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D1039" w:rsidRDefault="001D1039" w:rsidP="001D1039">
      <w:pPr>
        <w:spacing w:after="240" w:line="480" w:lineRule="auto"/>
        <w:jc w:val="center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t>DAFTAR PUSTAKA</w:t>
      </w:r>
    </w:p>
    <w:p w:rsidR="008F7F44" w:rsidRPr="008F7F44" w:rsidRDefault="008F7F44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/>
          <w:b/>
          <w:sz w:val="24"/>
        </w:rPr>
        <w:fldChar w:fldCharType="begin" w:fldLock="1"/>
      </w:r>
      <w:r>
        <w:rPr>
          <w:rFonts w:ascii="Times New Roman" w:hAnsi="Times New Roman"/>
          <w:b/>
          <w:sz w:val="24"/>
        </w:rPr>
        <w:instrText xml:space="preserve">ADDIN Mendeley Bibliography CSL_BIBLIOGRAPHY </w:instrText>
      </w:r>
      <w:r>
        <w:rPr>
          <w:rFonts w:ascii="Times New Roman" w:hAnsi="Times New Roman"/>
          <w:b/>
          <w:sz w:val="24"/>
        </w:rPr>
        <w:fldChar w:fldCharType="separate"/>
      </w:r>
      <w:r w:rsidRPr="008F7F44">
        <w:rPr>
          <w:rFonts w:ascii="Times New Roman" w:hAnsi="Times New Roman" w:cs="Times New Roman"/>
          <w:noProof/>
          <w:sz w:val="24"/>
          <w:szCs w:val="24"/>
        </w:rPr>
        <w:t xml:space="preserve">Aisyah. 2017. </w:t>
      </w:r>
      <w:r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Pendidikan Matematika Di SD</w:t>
      </w:r>
      <w:r w:rsidRPr="008F7F44">
        <w:rPr>
          <w:rFonts w:ascii="Times New Roman" w:hAnsi="Times New Roman" w:cs="Times New Roman"/>
          <w:noProof/>
          <w:sz w:val="24"/>
          <w:szCs w:val="24"/>
        </w:rPr>
        <w:t>. Jakarta: Depdiknas.</w:t>
      </w:r>
    </w:p>
    <w:p w:rsidR="008F7F44" w:rsidRPr="008F7F44" w:rsidRDefault="008F7F44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7F44">
        <w:rPr>
          <w:rFonts w:ascii="Times New Roman" w:hAnsi="Times New Roman" w:cs="Times New Roman"/>
          <w:noProof/>
          <w:sz w:val="24"/>
          <w:szCs w:val="24"/>
        </w:rPr>
        <w:t xml:space="preserve">An-Nahlawi, Abdurrahman. 2014. </w:t>
      </w:r>
      <w:r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Pendidikan Islam Di Rumah, Sekolah Dan Masyarakat</w:t>
      </w:r>
      <w:r w:rsidRPr="008F7F44">
        <w:rPr>
          <w:rFonts w:ascii="Times New Roman" w:hAnsi="Times New Roman" w:cs="Times New Roman"/>
          <w:noProof/>
          <w:sz w:val="24"/>
          <w:szCs w:val="24"/>
        </w:rPr>
        <w:t>. Jakarta: Gema Insani Pers.</w:t>
      </w:r>
    </w:p>
    <w:p w:rsidR="008F7F44" w:rsidRPr="008F7F44" w:rsidRDefault="008F7F44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7F44">
        <w:rPr>
          <w:rFonts w:ascii="Times New Roman" w:hAnsi="Times New Roman" w:cs="Times New Roman"/>
          <w:noProof/>
          <w:sz w:val="24"/>
          <w:szCs w:val="24"/>
        </w:rPr>
        <w:t xml:space="preserve">Arikunto, Suharsimi. 2016. </w:t>
      </w:r>
      <w:r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Prosedur Penelitian</w:t>
      </w:r>
      <w:r w:rsidRPr="008F7F44">
        <w:rPr>
          <w:rFonts w:ascii="Times New Roman" w:hAnsi="Times New Roman" w:cs="Times New Roman"/>
          <w:noProof/>
          <w:sz w:val="24"/>
          <w:szCs w:val="24"/>
        </w:rPr>
        <w:t>. Jakarta: PT Rineka Cipta.</w:t>
      </w:r>
    </w:p>
    <w:p w:rsidR="008F7F44" w:rsidRPr="008F7F44" w:rsidRDefault="008F7F44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7F44">
        <w:rPr>
          <w:rFonts w:ascii="Times New Roman" w:hAnsi="Times New Roman" w:cs="Times New Roman"/>
          <w:noProof/>
          <w:sz w:val="24"/>
          <w:szCs w:val="24"/>
        </w:rPr>
        <w:t xml:space="preserve">Arsyad, Azhar. 2016. </w:t>
      </w:r>
      <w:r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Media Pembelajaran</w:t>
      </w:r>
      <w:r w:rsidRPr="008F7F44">
        <w:rPr>
          <w:rFonts w:ascii="Times New Roman" w:hAnsi="Times New Roman" w:cs="Times New Roman"/>
          <w:noProof/>
          <w:sz w:val="24"/>
          <w:szCs w:val="24"/>
        </w:rPr>
        <w:t>. Jakarta: PT Raja Grafindo Persada.</w:t>
      </w:r>
    </w:p>
    <w:p w:rsidR="008F7F44" w:rsidRPr="008F7F44" w:rsidRDefault="008F7F44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7F44">
        <w:rPr>
          <w:rFonts w:ascii="Times New Roman" w:hAnsi="Times New Roman" w:cs="Times New Roman"/>
          <w:noProof/>
          <w:sz w:val="24"/>
          <w:szCs w:val="24"/>
        </w:rPr>
        <w:t xml:space="preserve">Asnawir, and Basyiruddin Usman. 2012. </w:t>
      </w:r>
      <w:r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Media Pembelajaran</w:t>
      </w:r>
      <w:r w:rsidRPr="008F7F44">
        <w:rPr>
          <w:rFonts w:ascii="Times New Roman" w:hAnsi="Times New Roman" w:cs="Times New Roman"/>
          <w:noProof/>
          <w:sz w:val="24"/>
          <w:szCs w:val="24"/>
        </w:rPr>
        <w:t>. Jakarta: Ciputat Press.</w:t>
      </w:r>
    </w:p>
    <w:p w:rsidR="008F7F44" w:rsidRPr="008F7F44" w:rsidRDefault="008F7F44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7F44">
        <w:rPr>
          <w:rFonts w:ascii="Times New Roman" w:hAnsi="Times New Roman" w:cs="Times New Roman"/>
          <w:noProof/>
          <w:sz w:val="24"/>
          <w:szCs w:val="24"/>
        </w:rPr>
        <w:t xml:space="preserve">Depdiknas. 2013. </w:t>
      </w:r>
      <w:r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Pembelajaran Matematika</w:t>
      </w:r>
      <w:r w:rsidRPr="008F7F44">
        <w:rPr>
          <w:rFonts w:ascii="Times New Roman" w:hAnsi="Times New Roman" w:cs="Times New Roman"/>
          <w:noProof/>
          <w:sz w:val="24"/>
          <w:szCs w:val="24"/>
        </w:rPr>
        <w:t>. Jakarta: Depdiknas.</w:t>
      </w:r>
    </w:p>
    <w:p w:rsidR="008F7F44" w:rsidRPr="008F7F44" w:rsidRDefault="00FB36BB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Dimyati., Dan </w:t>
      </w:r>
      <w:r w:rsidR="008F7F44" w:rsidRPr="008F7F44">
        <w:rPr>
          <w:rFonts w:ascii="Times New Roman" w:hAnsi="Times New Roman" w:cs="Times New Roman"/>
          <w:noProof/>
          <w:sz w:val="24"/>
          <w:szCs w:val="24"/>
        </w:rPr>
        <w:t xml:space="preserve">Mujiono. 2012. </w:t>
      </w:r>
      <w:r w:rsidR="008F7F44"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Belajar Dan Pembelajaran</w:t>
      </w:r>
      <w:r w:rsidR="008F7F44" w:rsidRPr="008F7F44">
        <w:rPr>
          <w:rFonts w:ascii="Times New Roman" w:hAnsi="Times New Roman" w:cs="Times New Roman"/>
          <w:noProof/>
          <w:sz w:val="24"/>
          <w:szCs w:val="24"/>
        </w:rPr>
        <w:t>. Jakarta: Rineka Cipta.</w:t>
      </w:r>
    </w:p>
    <w:p w:rsidR="008F7F44" w:rsidRPr="008F7F44" w:rsidRDefault="00FB36BB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Djamah, Syaiful Bahri., Dan </w:t>
      </w:r>
      <w:r w:rsidR="008F7F44" w:rsidRPr="008F7F44">
        <w:rPr>
          <w:rFonts w:ascii="Times New Roman" w:hAnsi="Times New Roman" w:cs="Times New Roman"/>
          <w:noProof/>
          <w:sz w:val="24"/>
          <w:szCs w:val="24"/>
        </w:rPr>
        <w:t xml:space="preserve">Aswan Zain. 2012. </w:t>
      </w:r>
      <w:r w:rsidR="008F7F44"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Strategi Belajar Mengajar</w:t>
      </w:r>
      <w:r w:rsidR="008F7F44" w:rsidRPr="008F7F44">
        <w:rPr>
          <w:rFonts w:ascii="Times New Roman" w:hAnsi="Times New Roman" w:cs="Times New Roman"/>
          <w:noProof/>
          <w:sz w:val="24"/>
          <w:szCs w:val="24"/>
        </w:rPr>
        <w:t>. Jakarta: Rineka Cipta.</w:t>
      </w:r>
    </w:p>
    <w:p w:rsidR="008F7F44" w:rsidRPr="008F7F44" w:rsidRDefault="00FB36BB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Fahrurrozi., Dan </w:t>
      </w:r>
      <w:r w:rsidR="008F7F44" w:rsidRPr="008F7F44">
        <w:rPr>
          <w:rFonts w:ascii="Times New Roman" w:hAnsi="Times New Roman" w:cs="Times New Roman"/>
          <w:noProof/>
          <w:sz w:val="24"/>
          <w:szCs w:val="24"/>
        </w:rPr>
        <w:t xml:space="preserve">Syukul Hamdi. 2017. </w:t>
      </w:r>
      <w:r w:rsidR="008F7F44"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Model Pembelajaran Matematika</w:t>
      </w:r>
      <w:r w:rsidR="008F7F44" w:rsidRPr="008F7F44">
        <w:rPr>
          <w:rFonts w:ascii="Times New Roman" w:hAnsi="Times New Roman" w:cs="Times New Roman"/>
          <w:noProof/>
          <w:sz w:val="24"/>
          <w:szCs w:val="24"/>
        </w:rPr>
        <w:t>. Lombok Timur: Universitas Hamzanwadi Press.</w:t>
      </w:r>
    </w:p>
    <w:p w:rsidR="008F7F44" w:rsidRPr="008F7F44" w:rsidRDefault="008F7F44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7F44">
        <w:rPr>
          <w:rFonts w:ascii="Times New Roman" w:hAnsi="Times New Roman" w:cs="Times New Roman"/>
          <w:noProof/>
          <w:sz w:val="24"/>
          <w:szCs w:val="24"/>
        </w:rPr>
        <w:t xml:space="preserve">Fathurrohman. 2020. “Kemampuan Matematika Pelajar Indonesia Masih Rendah.” </w:t>
      </w:r>
      <w:r w:rsidR="00FB36BB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www.fin.co.id. </w:t>
      </w:r>
      <w:r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(Diakses Pada 1 Februari 2021)</w:t>
      </w:r>
      <w:r w:rsidRPr="008F7F4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F7F44" w:rsidRPr="008F7F44" w:rsidRDefault="00FB36BB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Fauzyah, Syiva., Dkk</w:t>
      </w:r>
      <w:r w:rsidR="008F7F44" w:rsidRPr="008F7F44">
        <w:rPr>
          <w:rFonts w:ascii="Times New Roman" w:hAnsi="Times New Roman" w:cs="Times New Roman"/>
          <w:noProof/>
          <w:sz w:val="24"/>
          <w:szCs w:val="24"/>
        </w:rPr>
        <w:t xml:space="preserve">. 2019. “Pengaruh Penggunaan Media Pembelajaran Berbasis Audio Visual Terhadap Peningkatan Motivasi Dan Kompetensi Dasar Matematika Kelas V Di SD Negeri 1 Cimaragas.” </w:t>
      </w:r>
      <w:r w:rsidR="008F7F44"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Jurnal Teknologi Pendidikan Dan Pembelajar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8F7F44" w:rsidRPr="008F7F44">
        <w:rPr>
          <w:rFonts w:ascii="Times New Roman" w:hAnsi="Times New Roman" w:cs="Times New Roman"/>
          <w:noProof/>
          <w:sz w:val="24"/>
          <w:szCs w:val="24"/>
        </w:rPr>
        <w:t>Vol.4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8F7F44" w:rsidRPr="008F7F44">
        <w:rPr>
          <w:rFonts w:ascii="Times New Roman" w:hAnsi="Times New Roman" w:cs="Times New Roman"/>
          <w:noProof/>
          <w:sz w:val="24"/>
          <w:szCs w:val="24"/>
        </w:rPr>
        <w:t>(No.1): 799–815.</w:t>
      </w:r>
    </w:p>
    <w:p w:rsidR="008F7F44" w:rsidRPr="008F7F44" w:rsidRDefault="008F7F44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7F44">
        <w:rPr>
          <w:rFonts w:ascii="Times New Roman" w:hAnsi="Times New Roman" w:cs="Times New Roman"/>
          <w:noProof/>
          <w:sz w:val="24"/>
          <w:szCs w:val="24"/>
        </w:rPr>
        <w:t xml:space="preserve">Gulo, Walyu. 2012. </w:t>
      </w:r>
      <w:r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Strategi Belajar Mengajar</w:t>
      </w:r>
      <w:r w:rsidRPr="008F7F44">
        <w:rPr>
          <w:rFonts w:ascii="Times New Roman" w:hAnsi="Times New Roman" w:cs="Times New Roman"/>
          <w:noProof/>
          <w:sz w:val="24"/>
          <w:szCs w:val="24"/>
        </w:rPr>
        <w:t>. Jakarta: Gramedia Widiasarana.</w:t>
      </w:r>
    </w:p>
    <w:p w:rsidR="008F7F44" w:rsidRPr="008F7F44" w:rsidRDefault="008F7F44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7F44">
        <w:rPr>
          <w:rFonts w:ascii="Times New Roman" w:hAnsi="Times New Roman" w:cs="Times New Roman"/>
          <w:noProof/>
          <w:sz w:val="24"/>
          <w:szCs w:val="24"/>
        </w:rPr>
        <w:t xml:space="preserve">Hamzah. 2017. </w:t>
      </w:r>
      <w:r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Model Pembelajaran</w:t>
      </w:r>
      <w:r w:rsidRPr="008F7F44">
        <w:rPr>
          <w:rFonts w:ascii="Times New Roman" w:hAnsi="Times New Roman" w:cs="Times New Roman"/>
          <w:noProof/>
          <w:sz w:val="24"/>
          <w:szCs w:val="24"/>
        </w:rPr>
        <w:t>. Jakarta: PT Bumi Aksara.</w:t>
      </w:r>
    </w:p>
    <w:p w:rsidR="008F7F44" w:rsidRPr="008F7F44" w:rsidRDefault="008F7F44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7F44">
        <w:rPr>
          <w:rFonts w:ascii="Times New Roman" w:hAnsi="Times New Roman" w:cs="Times New Roman"/>
          <w:noProof/>
          <w:sz w:val="24"/>
          <w:szCs w:val="24"/>
        </w:rPr>
        <w:t xml:space="preserve">Haryono, Didi. 2014. </w:t>
      </w:r>
      <w:r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Filsafat Matematika</w:t>
      </w:r>
      <w:r w:rsidRPr="008F7F44">
        <w:rPr>
          <w:rFonts w:ascii="Times New Roman" w:hAnsi="Times New Roman" w:cs="Times New Roman"/>
          <w:noProof/>
          <w:sz w:val="24"/>
          <w:szCs w:val="24"/>
        </w:rPr>
        <w:t>. Bandung: Alfabeta.</w:t>
      </w:r>
    </w:p>
    <w:p w:rsidR="008F7F44" w:rsidRPr="008F7F44" w:rsidRDefault="008F7F44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7F44">
        <w:rPr>
          <w:rFonts w:ascii="Times New Roman" w:hAnsi="Times New Roman" w:cs="Times New Roman"/>
          <w:noProof/>
          <w:sz w:val="24"/>
          <w:szCs w:val="24"/>
        </w:rPr>
        <w:t xml:space="preserve">Hikmah, Nurul. 2017. “Pengembangan Multimedia (Audiovisual) Pembelajaran Matematika Pada Materi Bangun Ruang Bagi Siswa Kelas IV SD.” </w:t>
      </w:r>
      <w:r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Jurnal Pendas Mahakam</w:t>
      </w:r>
      <w:r w:rsidR="00FB36B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F7F44">
        <w:rPr>
          <w:rFonts w:ascii="Times New Roman" w:hAnsi="Times New Roman" w:cs="Times New Roman"/>
          <w:noProof/>
          <w:sz w:val="24"/>
          <w:szCs w:val="24"/>
        </w:rPr>
        <w:t>Vol.2</w:t>
      </w:r>
      <w:r w:rsidR="00FB36B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F7F44">
        <w:rPr>
          <w:rFonts w:ascii="Times New Roman" w:hAnsi="Times New Roman" w:cs="Times New Roman"/>
          <w:noProof/>
          <w:sz w:val="24"/>
          <w:szCs w:val="24"/>
        </w:rPr>
        <w:t>(No.1): Hal.83-90.</w:t>
      </w:r>
    </w:p>
    <w:p w:rsidR="008F7F44" w:rsidRPr="008F7F44" w:rsidRDefault="008F7F44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7F44">
        <w:rPr>
          <w:rFonts w:ascii="Times New Roman" w:hAnsi="Times New Roman" w:cs="Times New Roman"/>
          <w:noProof/>
          <w:sz w:val="24"/>
          <w:szCs w:val="24"/>
        </w:rPr>
        <w:t xml:space="preserve">Indriana, Dina. 2011. </w:t>
      </w:r>
      <w:r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Ragam Alat Bantu Media Pengajaran</w:t>
      </w:r>
      <w:r w:rsidRPr="008F7F44">
        <w:rPr>
          <w:rFonts w:ascii="Times New Roman" w:hAnsi="Times New Roman" w:cs="Times New Roman"/>
          <w:noProof/>
          <w:sz w:val="24"/>
          <w:szCs w:val="24"/>
        </w:rPr>
        <w:t>. Yogyakarta: Diva Press.</w:t>
      </w:r>
    </w:p>
    <w:p w:rsidR="008F7F44" w:rsidRDefault="00FB36BB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Khasanudin, Muhamad., Dkk. </w:t>
      </w:r>
      <w:r w:rsidR="008F7F44" w:rsidRPr="008F7F44">
        <w:rPr>
          <w:rFonts w:ascii="Times New Roman" w:hAnsi="Times New Roman" w:cs="Times New Roman"/>
          <w:noProof/>
          <w:sz w:val="24"/>
          <w:szCs w:val="24"/>
        </w:rPr>
        <w:t xml:space="preserve">2020. “Pengembangan Media Audio Visual Berbasis Animation Dalam Pembelajaran Matematika Materi Bangun Ruang Untuk Kelas V SD/Mi.” </w:t>
      </w:r>
      <w:r w:rsidR="008F7F44"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Journal Of Elementary Educatio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8F7F44" w:rsidRPr="008F7F44">
        <w:rPr>
          <w:rFonts w:ascii="Times New Roman" w:hAnsi="Times New Roman" w:cs="Times New Roman"/>
          <w:noProof/>
          <w:sz w:val="24"/>
          <w:szCs w:val="24"/>
        </w:rPr>
        <w:t>Vol.3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8F7F44" w:rsidRPr="008F7F44">
        <w:rPr>
          <w:rFonts w:ascii="Times New Roman" w:hAnsi="Times New Roman" w:cs="Times New Roman"/>
          <w:noProof/>
          <w:sz w:val="24"/>
          <w:szCs w:val="24"/>
        </w:rPr>
        <w:t>(No.5): Hal.259-267.</w:t>
      </w:r>
    </w:p>
    <w:p w:rsidR="008F7AE8" w:rsidRDefault="008F7AE8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F7AE8" w:rsidRPr="008F7F44" w:rsidRDefault="008F7AE8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F7F44" w:rsidRPr="008F7F44" w:rsidRDefault="008F7F44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7F4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Kurniawati, Lia. 2017. </w:t>
      </w:r>
      <w:r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Pendekatan Pemecahan Masalah (Problem Solving) Dalam Upaya Mengatasi Kesulitan-Kesulitan Siswa Pada Soal Cerita</w:t>
      </w:r>
      <w:r w:rsidRPr="008F7F44">
        <w:rPr>
          <w:rFonts w:ascii="Times New Roman" w:hAnsi="Times New Roman" w:cs="Times New Roman"/>
          <w:noProof/>
          <w:sz w:val="24"/>
          <w:szCs w:val="24"/>
        </w:rPr>
        <w:t>. Jakarta: PIC UIN.</w:t>
      </w:r>
    </w:p>
    <w:p w:rsidR="008F7F44" w:rsidRPr="008F7F44" w:rsidRDefault="008F7F44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7F44">
        <w:rPr>
          <w:rFonts w:ascii="Times New Roman" w:hAnsi="Times New Roman" w:cs="Times New Roman"/>
          <w:noProof/>
          <w:sz w:val="24"/>
          <w:szCs w:val="24"/>
        </w:rPr>
        <w:t xml:space="preserve">Lestari, Ika. 2013. </w:t>
      </w:r>
      <w:r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Pengembangan Bahan Ajar Berbasis Kompetensi</w:t>
      </w:r>
      <w:r w:rsidRPr="008F7F44">
        <w:rPr>
          <w:rFonts w:ascii="Times New Roman" w:hAnsi="Times New Roman" w:cs="Times New Roman"/>
          <w:noProof/>
          <w:sz w:val="24"/>
          <w:szCs w:val="24"/>
        </w:rPr>
        <w:t>. Padang: Akademia Permata.</w:t>
      </w:r>
    </w:p>
    <w:p w:rsidR="008F7F44" w:rsidRPr="008F7F44" w:rsidRDefault="008F7F44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7F44">
        <w:rPr>
          <w:rFonts w:ascii="Times New Roman" w:hAnsi="Times New Roman" w:cs="Times New Roman"/>
          <w:noProof/>
          <w:sz w:val="24"/>
          <w:szCs w:val="24"/>
        </w:rPr>
        <w:t xml:space="preserve">Markaban. 2016. </w:t>
      </w:r>
      <w:r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Model Pembelajaran Matematika Dengan Penemuan Terbimbing</w:t>
      </w:r>
      <w:r w:rsidRPr="008F7F44">
        <w:rPr>
          <w:rFonts w:ascii="Times New Roman" w:hAnsi="Times New Roman" w:cs="Times New Roman"/>
          <w:noProof/>
          <w:sz w:val="24"/>
          <w:szCs w:val="24"/>
        </w:rPr>
        <w:t>. Yogyakarta: Depdiknas.</w:t>
      </w:r>
    </w:p>
    <w:p w:rsidR="008F7F44" w:rsidRPr="008F7F44" w:rsidRDefault="008F7F44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7F44">
        <w:rPr>
          <w:rFonts w:ascii="Times New Roman" w:hAnsi="Times New Roman" w:cs="Times New Roman"/>
          <w:noProof/>
          <w:sz w:val="24"/>
          <w:szCs w:val="24"/>
        </w:rPr>
        <w:t xml:space="preserve">Mashuri, Sufri. 2019. </w:t>
      </w:r>
      <w:r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Media Pembelajaran Metematika</w:t>
      </w:r>
      <w:r w:rsidRPr="008F7F44">
        <w:rPr>
          <w:rFonts w:ascii="Times New Roman" w:hAnsi="Times New Roman" w:cs="Times New Roman"/>
          <w:noProof/>
          <w:sz w:val="24"/>
          <w:szCs w:val="24"/>
        </w:rPr>
        <w:t>. Yogyakarta: Deepublish.</w:t>
      </w:r>
    </w:p>
    <w:p w:rsidR="008F7F44" w:rsidRPr="008F7F44" w:rsidRDefault="008F7F44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7F44">
        <w:rPr>
          <w:rFonts w:ascii="Times New Roman" w:hAnsi="Times New Roman" w:cs="Times New Roman"/>
          <w:noProof/>
          <w:sz w:val="24"/>
          <w:szCs w:val="24"/>
        </w:rPr>
        <w:t>Ma</w:t>
      </w:r>
      <w:r w:rsidR="008F7AE8">
        <w:rPr>
          <w:rFonts w:ascii="Times New Roman" w:hAnsi="Times New Roman" w:cs="Times New Roman"/>
          <w:noProof/>
          <w:sz w:val="24"/>
          <w:szCs w:val="24"/>
        </w:rPr>
        <w:t>ulana., Dkk</w:t>
      </w:r>
      <w:r w:rsidRPr="008F7F44">
        <w:rPr>
          <w:rFonts w:ascii="Times New Roman" w:hAnsi="Times New Roman" w:cs="Times New Roman"/>
          <w:noProof/>
          <w:sz w:val="24"/>
          <w:szCs w:val="24"/>
        </w:rPr>
        <w:t xml:space="preserve">. 2015. </w:t>
      </w:r>
      <w:r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Ragam Model Pembelajaran Di Sekolah Dasar</w:t>
      </w:r>
      <w:r w:rsidRPr="008F7F44">
        <w:rPr>
          <w:rFonts w:ascii="Times New Roman" w:hAnsi="Times New Roman" w:cs="Times New Roman"/>
          <w:noProof/>
          <w:sz w:val="24"/>
          <w:szCs w:val="24"/>
        </w:rPr>
        <w:t>. Sumedang: UPI Sumedang Press.</w:t>
      </w:r>
    </w:p>
    <w:p w:rsidR="008F7F44" w:rsidRPr="008F7F44" w:rsidRDefault="008F7F44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7F44">
        <w:rPr>
          <w:rFonts w:ascii="Times New Roman" w:hAnsi="Times New Roman" w:cs="Times New Roman"/>
          <w:noProof/>
          <w:sz w:val="24"/>
          <w:szCs w:val="24"/>
        </w:rPr>
        <w:t xml:space="preserve">Nazmi, Muhammad. 2017. “Penerapan Media Berbentuk Animasi Untuk Meningkatkan Minat Belajar Peserta Didik.” </w:t>
      </w:r>
      <w:r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</w:t>
      </w:r>
      <w:r w:rsidR="008F7AE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F7F44">
        <w:rPr>
          <w:rFonts w:ascii="Times New Roman" w:hAnsi="Times New Roman" w:cs="Times New Roman"/>
          <w:noProof/>
          <w:sz w:val="24"/>
          <w:szCs w:val="24"/>
        </w:rPr>
        <w:t>Vol.17</w:t>
      </w:r>
      <w:r w:rsidR="008F7AE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F7F44">
        <w:rPr>
          <w:rFonts w:ascii="Times New Roman" w:hAnsi="Times New Roman" w:cs="Times New Roman"/>
          <w:noProof/>
          <w:sz w:val="24"/>
          <w:szCs w:val="24"/>
        </w:rPr>
        <w:t>(1): 48–57.</w:t>
      </w:r>
    </w:p>
    <w:p w:rsidR="008F7F44" w:rsidRPr="008F7F44" w:rsidRDefault="008F7F44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7F44">
        <w:rPr>
          <w:rFonts w:ascii="Times New Roman" w:hAnsi="Times New Roman" w:cs="Times New Roman"/>
          <w:noProof/>
          <w:sz w:val="24"/>
          <w:szCs w:val="24"/>
        </w:rPr>
        <w:t>Pakpahan, Andrew Fern</w:t>
      </w:r>
      <w:r w:rsidR="008F7AE8">
        <w:rPr>
          <w:rFonts w:ascii="Times New Roman" w:hAnsi="Times New Roman" w:cs="Times New Roman"/>
          <w:noProof/>
          <w:sz w:val="24"/>
          <w:szCs w:val="24"/>
        </w:rPr>
        <w:t xml:space="preserve">ando., Dkk. </w:t>
      </w:r>
      <w:r w:rsidRPr="008F7F44">
        <w:rPr>
          <w:rFonts w:ascii="Times New Roman" w:hAnsi="Times New Roman" w:cs="Times New Roman"/>
          <w:noProof/>
          <w:sz w:val="24"/>
          <w:szCs w:val="24"/>
        </w:rPr>
        <w:t xml:space="preserve">2020. </w:t>
      </w:r>
      <w:r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Pengembangan Media Pembelajaran</w:t>
      </w:r>
      <w:r w:rsidRPr="008F7F44">
        <w:rPr>
          <w:rFonts w:ascii="Times New Roman" w:hAnsi="Times New Roman" w:cs="Times New Roman"/>
          <w:noProof/>
          <w:sz w:val="24"/>
          <w:szCs w:val="24"/>
        </w:rPr>
        <w:t>. Yogyakarta: Yayasan Kita Menulis.</w:t>
      </w:r>
    </w:p>
    <w:p w:rsidR="008F7F44" w:rsidRPr="008F7F44" w:rsidRDefault="008F7F44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7F44">
        <w:rPr>
          <w:rFonts w:ascii="Times New Roman" w:hAnsi="Times New Roman" w:cs="Times New Roman"/>
          <w:noProof/>
          <w:sz w:val="24"/>
          <w:szCs w:val="24"/>
        </w:rPr>
        <w:t xml:space="preserve">Prasetia, Fargil. 2016. “Pengaruh Media Audio Visual Terhadap Hasil Belajar Matematika.” </w:t>
      </w:r>
      <w:r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JKPM</w:t>
      </w:r>
      <w:r w:rsidR="008F7AE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F7F44">
        <w:rPr>
          <w:rFonts w:ascii="Times New Roman" w:hAnsi="Times New Roman" w:cs="Times New Roman"/>
          <w:noProof/>
          <w:sz w:val="24"/>
          <w:szCs w:val="24"/>
        </w:rPr>
        <w:t>Vol.1</w:t>
      </w:r>
      <w:r w:rsidR="008F7AE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F7F44">
        <w:rPr>
          <w:rFonts w:ascii="Times New Roman" w:hAnsi="Times New Roman" w:cs="Times New Roman"/>
          <w:noProof/>
          <w:sz w:val="24"/>
          <w:szCs w:val="24"/>
        </w:rPr>
        <w:t>(No.2): Hal.257-266.</w:t>
      </w:r>
    </w:p>
    <w:p w:rsidR="008F7F44" w:rsidRPr="008F7F44" w:rsidRDefault="008F7AE8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utri, Hafiziani Eka., Dkk. </w:t>
      </w:r>
      <w:r w:rsidR="008F7F44" w:rsidRPr="008F7F44">
        <w:rPr>
          <w:rFonts w:ascii="Times New Roman" w:hAnsi="Times New Roman" w:cs="Times New Roman"/>
          <w:noProof/>
          <w:sz w:val="24"/>
          <w:szCs w:val="24"/>
        </w:rPr>
        <w:t xml:space="preserve">2020. </w:t>
      </w:r>
      <w:r w:rsidR="008F7F44"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Kemampuan-Kemampuan Matematis Dan Pengembangan Instrumennya</w:t>
      </w:r>
      <w:r w:rsidR="008F7F44" w:rsidRPr="008F7F44">
        <w:rPr>
          <w:rFonts w:ascii="Times New Roman" w:hAnsi="Times New Roman" w:cs="Times New Roman"/>
          <w:noProof/>
          <w:sz w:val="24"/>
          <w:szCs w:val="24"/>
        </w:rPr>
        <w:t>. Jawa Barat: UPI Sumedang Press.</w:t>
      </w:r>
    </w:p>
    <w:p w:rsidR="008F7F44" w:rsidRPr="008F7F44" w:rsidRDefault="008F7F44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7F44">
        <w:rPr>
          <w:rFonts w:ascii="Times New Roman" w:hAnsi="Times New Roman" w:cs="Times New Roman"/>
          <w:noProof/>
          <w:sz w:val="24"/>
          <w:szCs w:val="24"/>
        </w:rPr>
        <w:t xml:space="preserve">Raharjo, Marsudi. 2019. </w:t>
      </w:r>
      <w:r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Pembelajaran Soal Cerita Di SD</w:t>
      </w:r>
      <w:r w:rsidRPr="008F7F44">
        <w:rPr>
          <w:rFonts w:ascii="Times New Roman" w:hAnsi="Times New Roman" w:cs="Times New Roman"/>
          <w:noProof/>
          <w:sz w:val="24"/>
          <w:szCs w:val="24"/>
        </w:rPr>
        <w:t>. Sleman: PPPTK.</w:t>
      </w:r>
    </w:p>
    <w:p w:rsidR="008F7F44" w:rsidRPr="008F7F44" w:rsidRDefault="008F7AE8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ahmiati., Dan </w:t>
      </w:r>
      <w:r w:rsidR="008F7F44" w:rsidRPr="008F7F44">
        <w:rPr>
          <w:rFonts w:ascii="Times New Roman" w:hAnsi="Times New Roman" w:cs="Times New Roman"/>
          <w:noProof/>
          <w:sz w:val="24"/>
          <w:szCs w:val="24"/>
        </w:rPr>
        <w:t xml:space="preserve">Didi Pianda. 2018. </w:t>
      </w:r>
      <w:r w:rsidR="008F7F44"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Strategi Dan Implementasi Pembelajaran Matematika Di Depan Kelas</w:t>
      </w:r>
      <w:r w:rsidR="008F7F44" w:rsidRPr="008F7F44">
        <w:rPr>
          <w:rFonts w:ascii="Times New Roman" w:hAnsi="Times New Roman" w:cs="Times New Roman"/>
          <w:noProof/>
          <w:sz w:val="24"/>
          <w:szCs w:val="24"/>
        </w:rPr>
        <w:t>. Jawa Barat: CV Jejak.</w:t>
      </w:r>
    </w:p>
    <w:p w:rsidR="008F7F44" w:rsidRPr="008F7F44" w:rsidRDefault="008F7F44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7F44">
        <w:rPr>
          <w:rFonts w:ascii="Times New Roman" w:hAnsi="Times New Roman" w:cs="Times New Roman"/>
          <w:noProof/>
          <w:sz w:val="24"/>
          <w:szCs w:val="24"/>
        </w:rPr>
        <w:t xml:space="preserve">Rinanto, Andre. 2010. </w:t>
      </w:r>
      <w:r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Peranan Media Audio Visual Dalam Pendidikan</w:t>
      </w:r>
      <w:r w:rsidRPr="008F7F44">
        <w:rPr>
          <w:rFonts w:ascii="Times New Roman" w:hAnsi="Times New Roman" w:cs="Times New Roman"/>
          <w:noProof/>
          <w:sz w:val="24"/>
          <w:szCs w:val="24"/>
        </w:rPr>
        <w:t>. Yogyakarta: Kanisius.</w:t>
      </w:r>
    </w:p>
    <w:p w:rsidR="008F7F44" w:rsidRPr="008F7F44" w:rsidRDefault="008F7F44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7F44">
        <w:rPr>
          <w:rFonts w:ascii="Times New Roman" w:hAnsi="Times New Roman" w:cs="Times New Roman"/>
          <w:noProof/>
          <w:sz w:val="24"/>
          <w:szCs w:val="24"/>
        </w:rPr>
        <w:t xml:space="preserve">Sadiman, Arif. 2010. </w:t>
      </w:r>
      <w:r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Pendidikan: Pengertian, Pengembangan Dan Pemanfaatan</w:t>
      </w:r>
      <w:r w:rsidRPr="008F7F44">
        <w:rPr>
          <w:rFonts w:ascii="Times New Roman" w:hAnsi="Times New Roman" w:cs="Times New Roman"/>
          <w:noProof/>
          <w:sz w:val="24"/>
          <w:szCs w:val="24"/>
        </w:rPr>
        <w:t>. Jakarta: PT RajaGrafindo Persada.</w:t>
      </w:r>
    </w:p>
    <w:p w:rsidR="008F7F44" w:rsidRPr="008F7F44" w:rsidRDefault="008F7F44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7F44">
        <w:rPr>
          <w:rFonts w:ascii="Times New Roman" w:hAnsi="Times New Roman" w:cs="Times New Roman"/>
          <w:noProof/>
          <w:sz w:val="24"/>
          <w:szCs w:val="24"/>
        </w:rPr>
        <w:t xml:space="preserve">Sanaky, Hajair. 2019. </w:t>
      </w:r>
      <w:r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Media Pembelajaran</w:t>
      </w:r>
      <w:r w:rsidRPr="008F7F44">
        <w:rPr>
          <w:rFonts w:ascii="Times New Roman" w:hAnsi="Times New Roman" w:cs="Times New Roman"/>
          <w:noProof/>
          <w:sz w:val="24"/>
          <w:szCs w:val="24"/>
        </w:rPr>
        <w:t>. Yogyakarta: Safiria Insania Press.</w:t>
      </w:r>
    </w:p>
    <w:p w:rsidR="008F7F44" w:rsidRPr="008F7F44" w:rsidRDefault="008F7F44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7F44">
        <w:rPr>
          <w:rFonts w:ascii="Times New Roman" w:hAnsi="Times New Roman" w:cs="Times New Roman"/>
          <w:noProof/>
          <w:sz w:val="24"/>
          <w:szCs w:val="24"/>
        </w:rPr>
        <w:t xml:space="preserve">Siswono, Tatag Yuli Eko. 2018. </w:t>
      </w:r>
      <w:r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Model Pembelajaran Matematika Berbasis Pengajuan Dan Pemecahan Masalah Untuk Meningkatkan Kemampuan Berpikir Kreatif</w:t>
      </w:r>
      <w:r w:rsidRPr="008F7F44">
        <w:rPr>
          <w:rFonts w:ascii="Times New Roman" w:hAnsi="Times New Roman" w:cs="Times New Roman"/>
          <w:noProof/>
          <w:sz w:val="24"/>
          <w:szCs w:val="24"/>
        </w:rPr>
        <w:t>. Surabaya: Unesa University Press.</w:t>
      </w:r>
    </w:p>
    <w:p w:rsidR="008F7F44" w:rsidRPr="008F7F44" w:rsidRDefault="008F7F44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7F44">
        <w:rPr>
          <w:rFonts w:ascii="Times New Roman" w:hAnsi="Times New Roman" w:cs="Times New Roman"/>
          <w:noProof/>
          <w:sz w:val="24"/>
          <w:szCs w:val="24"/>
        </w:rPr>
        <w:t xml:space="preserve">Sugiyono. 2013. </w:t>
      </w:r>
      <w:r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Pendidikan Pendekatan Kuantitatif, Kualitatif Dan R&amp;D</w:t>
      </w:r>
      <w:r w:rsidRPr="008F7F44">
        <w:rPr>
          <w:rFonts w:ascii="Times New Roman" w:hAnsi="Times New Roman" w:cs="Times New Roman"/>
          <w:noProof/>
          <w:sz w:val="24"/>
          <w:szCs w:val="24"/>
        </w:rPr>
        <w:t>. Bandung: Alfabeta.</w:t>
      </w:r>
    </w:p>
    <w:p w:rsidR="008F7F44" w:rsidRPr="008F7F44" w:rsidRDefault="008F7AE8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herman., Dan </w:t>
      </w:r>
      <w:r w:rsidR="008F7F44" w:rsidRPr="008F7F44">
        <w:rPr>
          <w:rFonts w:ascii="Times New Roman" w:hAnsi="Times New Roman" w:cs="Times New Roman"/>
          <w:noProof/>
          <w:sz w:val="24"/>
          <w:szCs w:val="24"/>
        </w:rPr>
        <w:t xml:space="preserve">Winataputra. 2013. </w:t>
      </w:r>
      <w:r w:rsidR="008F7F44"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Strategi Belajar Mengajar Matematika</w:t>
      </w:r>
      <w:r w:rsidR="008F7F44" w:rsidRPr="008F7F44">
        <w:rPr>
          <w:rFonts w:ascii="Times New Roman" w:hAnsi="Times New Roman" w:cs="Times New Roman"/>
          <w:noProof/>
          <w:sz w:val="24"/>
          <w:szCs w:val="24"/>
        </w:rPr>
        <w:t>. Jakarta: Depdikbud.</w:t>
      </w:r>
    </w:p>
    <w:p w:rsidR="008F7F44" w:rsidRPr="008F7F44" w:rsidRDefault="008F7F44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7F44">
        <w:rPr>
          <w:rFonts w:ascii="Times New Roman" w:hAnsi="Times New Roman" w:cs="Times New Roman"/>
          <w:noProof/>
          <w:sz w:val="24"/>
          <w:szCs w:val="24"/>
        </w:rPr>
        <w:t xml:space="preserve">Sulaiman, Amir Hamzah. 2011. </w:t>
      </w:r>
      <w:r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Media Audio Visual Untuk Pengajaran</w:t>
      </w:r>
      <w:r w:rsidRPr="008F7F44">
        <w:rPr>
          <w:rFonts w:ascii="Times New Roman" w:hAnsi="Times New Roman" w:cs="Times New Roman"/>
          <w:noProof/>
          <w:sz w:val="24"/>
          <w:szCs w:val="24"/>
        </w:rPr>
        <w:t>. Jakarta: Gramedia.</w:t>
      </w:r>
    </w:p>
    <w:p w:rsidR="008F7F44" w:rsidRPr="008F7F44" w:rsidRDefault="008F7F44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7F4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Trianto. 2017. </w:t>
      </w:r>
      <w:r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Model Pengembangan Terpadu Dalam Teori Dan Praktek</w:t>
      </w:r>
      <w:r w:rsidRPr="008F7F44">
        <w:rPr>
          <w:rFonts w:ascii="Times New Roman" w:hAnsi="Times New Roman" w:cs="Times New Roman"/>
          <w:noProof/>
          <w:sz w:val="24"/>
          <w:szCs w:val="24"/>
        </w:rPr>
        <w:t>. Surabaya: Pustaka Ilmu.</w:t>
      </w:r>
    </w:p>
    <w:p w:rsidR="008F7F44" w:rsidRPr="008F7F44" w:rsidRDefault="008F7F44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Undang-Undang Republik Indonesia Nomor 20 Tahun 2003 Tentang Sistem Pendidikan</w:t>
      </w:r>
      <w:r w:rsidRPr="008F7F4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F7F44" w:rsidRPr="008F7F44" w:rsidRDefault="008F7F44" w:rsidP="00FB36BB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8F7F44">
        <w:rPr>
          <w:rFonts w:ascii="Times New Roman" w:hAnsi="Times New Roman" w:cs="Times New Roman"/>
          <w:noProof/>
          <w:sz w:val="24"/>
          <w:szCs w:val="24"/>
        </w:rPr>
        <w:t xml:space="preserve">Winarni, Endang Sutyo, and Sri Harmini. 2011. </w:t>
      </w:r>
      <w:r w:rsidRPr="008F7F44">
        <w:rPr>
          <w:rFonts w:ascii="Times New Roman" w:hAnsi="Times New Roman" w:cs="Times New Roman"/>
          <w:i/>
          <w:iCs/>
          <w:noProof/>
          <w:sz w:val="24"/>
          <w:szCs w:val="24"/>
        </w:rPr>
        <w:t>Matematika Untuk PGSD</w:t>
      </w:r>
      <w:r w:rsidRPr="008F7F44">
        <w:rPr>
          <w:rFonts w:ascii="Times New Roman" w:hAnsi="Times New Roman" w:cs="Times New Roman"/>
          <w:noProof/>
          <w:sz w:val="24"/>
          <w:szCs w:val="24"/>
        </w:rPr>
        <w:t>. Bandung: PT Remaja Rosdakarya.</w:t>
      </w:r>
    </w:p>
    <w:p w:rsidR="001C0683" w:rsidRDefault="008F7F44" w:rsidP="00A06F1E">
      <w:pPr>
        <w:spacing w:after="160" w:line="240" w:lineRule="auto"/>
        <w:jc w:val="both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fldChar w:fldCharType="end"/>
      </w:r>
      <w:bookmarkStart w:id="0" w:name="_GoBack"/>
      <w:bookmarkEnd w:id="0"/>
    </w:p>
    <w:sectPr w:rsidR="001C0683" w:rsidSect="004F2175">
      <w:headerReference w:type="default" r:id="rId9"/>
      <w:footerReference w:type="default" r:id="rId10"/>
      <w:pgSz w:w="11907" w:h="16839" w:code="9"/>
      <w:pgMar w:top="2268" w:right="1701" w:bottom="1701" w:left="2268" w:header="720" w:footer="720" w:gutter="0"/>
      <w:pgNumType w:start="77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D1668" w:rsidRDefault="007D1668" w:rsidP="00FD3A14">
      <w:pPr>
        <w:spacing w:after="0" w:line="240" w:lineRule="auto"/>
      </w:pPr>
      <w:r>
        <w:separator/>
      </w:r>
    </w:p>
  </w:endnote>
  <w:endnote w:type="continuationSeparator" w:id="0">
    <w:p w:rsidR="007D1668" w:rsidRDefault="007D1668" w:rsidP="00FD3A1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42500704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F2175" w:rsidRDefault="004F217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79</w:t>
        </w:r>
        <w:r>
          <w:rPr>
            <w:noProof/>
          </w:rPr>
          <w:fldChar w:fldCharType="end"/>
        </w:r>
      </w:p>
    </w:sdtContent>
  </w:sdt>
  <w:p w:rsidR="00AF6AD9" w:rsidRPr="009E2E35" w:rsidRDefault="00AF6AD9">
    <w:pPr>
      <w:pStyle w:val="Footer"/>
      <w:jc w:val="center"/>
      <w:rPr>
        <w:rFonts w:ascii="Times New Roman" w:hAnsi="Times New Roman"/>
        <w:sz w:val="24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D1668" w:rsidRDefault="007D1668" w:rsidP="00FD3A14">
      <w:pPr>
        <w:spacing w:after="0" w:line="240" w:lineRule="auto"/>
      </w:pPr>
      <w:r>
        <w:separator/>
      </w:r>
    </w:p>
  </w:footnote>
  <w:footnote w:type="continuationSeparator" w:id="0">
    <w:p w:rsidR="007D1668" w:rsidRDefault="007D1668" w:rsidP="00FD3A1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F6AD9" w:rsidRPr="00AC1393" w:rsidRDefault="00AF6AD9">
    <w:pPr>
      <w:pStyle w:val="Header"/>
      <w:jc w:val="right"/>
      <w:rPr>
        <w:rFonts w:ascii="Times New Roman" w:hAnsi="Times New Roman"/>
        <w:sz w:val="24"/>
      </w:rPr>
    </w:pPr>
  </w:p>
  <w:p w:rsidR="00AF6AD9" w:rsidRPr="00AC1393" w:rsidRDefault="00AF6AD9">
    <w:pPr>
      <w:pStyle w:val="Header"/>
      <w:rPr>
        <w:rFonts w:ascii="Times New Roman" w:hAnsi="Times New Roman"/>
        <w:sz w:val="24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2"/>
    <w:multiLevelType w:val="hybridMultilevel"/>
    <w:tmpl w:val="CA62956A"/>
    <w:lvl w:ilvl="0" w:tplc="A18E4B2C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0000004"/>
    <w:multiLevelType w:val="hybridMultilevel"/>
    <w:tmpl w:val="9B56B5B4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">
    <w:nsid w:val="010A7BCE"/>
    <w:multiLevelType w:val="hybridMultilevel"/>
    <w:tmpl w:val="0EE0F270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1654141"/>
    <w:multiLevelType w:val="hybridMultilevel"/>
    <w:tmpl w:val="8270845E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2F21BC3"/>
    <w:multiLevelType w:val="hybridMultilevel"/>
    <w:tmpl w:val="98F0B316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3CD7EC2"/>
    <w:multiLevelType w:val="hybridMultilevel"/>
    <w:tmpl w:val="8F426A00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62E517C"/>
    <w:multiLevelType w:val="hybridMultilevel"/>
    <w:tmpl w:val="1788FA10"/>
    <w:lvl w:ilvl="0" w:tplc="90AEE19E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7">
    <w:nsid w:val="07B01C04"/>
    <w:multiLevelType w:val="hybridMultilevel"/>
    <w:tmpl w:val="88E2E1EE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081A0D49"/>
    <w:multiLevelType w:val="hybridMultilevel"/>
    <w:tmpl w:val="B41E6C7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09577C1D"/>
    <w:multiLevelType w:val="hybridMultilevel"/>
    <w:tmpl w:val="B8DEAA74"/>
    <w:lvl w:ilvl="0" w:tplc="92D46084">
      <w:start w:val="1"/>
      <w:numFmt w:val="decimal"/>
      <w:lvlText w:val="%1."/>
      <w:lvlJc w:val="left"/>
      <w:pPr>
        <w:ind w:left="786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0">
    <w:nsid w:val="09DE45AC"/>
    <w:multiLevelType w:val="multilevel"/>
    <w:tmpl w:val="8768131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1">
    <w:nsid w:val="0ADD61D5"/>
    <w:multiLevelType w:val="hybridMultilevel"/>
    <w:tmpl w:val="395857A0"/>
    <w:lvl w:ilvl="0" w:tplc="5F665DC8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89" w:hanging="360"/>
      </w:pPr>
    </w:lvl>
    <w:lvl w:ilvl="2" w:tplc="0421001B" w:tentative="1">
      <w:start w:val="1"/>
      <w:numFmt w:val="lowerRoman"/>
      <w:lvlText w:val="%3."/>
      <w:lvlJc w:val="right"/>
      <w:pPr>
        <w:ind w:left="2509" w:hanging="180"/>
      </w:pPr>
    </w:lvl>
    <w:lvl w:ilvl="3" w:tplc="0421000F" w:tentative="1">
      <w:start w:val="1"/>
      <w:numFmt w:val="decimal"/>
      <w:lvlText w:val="%4."/>
      <w:lvlJc w:val="left"/>
      <w:pPr>
        <w:ind w:left="3229" w:hanging="360"/>
      </w:pPr>
    </w:lvl>
    <w:lvl w:ilvl="4" w:tplc="04210019" w:tentative="1">
      <w:start w:val="1"/>
      <w:numFmt w:val="lowerLetter"/>
      <w:lvlText w:val="%5."/>
      <w:lvlJc w:val="left"/>
      <w:pPr>
        <w:ind w:left="3949" w:hanging="360"/>
      </w:pPr>
    </w:lvl>
    <w:lvl w:ilvl="5" w:tplc="0421001B" w:tentative="1">
      <w:start w:val="1"/>
      <w:numFmt w:val="lowerRoman"/>
      <w:lvlText w:val="%6."/>
      <w:lvlJc w:val="right"/>
      <w:pPr>
        <w:ind w:left="4669" w:hanging="180"/>
      </w:pPr>
    </w:lvl>
    <w:lvl w:ilvl="6" w:tplc="0421000F" w:tentative="1">
      <w:start w:val="1"/>
      <w:numFmt w:val="decimal"/>
      <w:lvlText w:val="%7."/>
      <w:lvlJc w:val="left"/>
      <w:pPr>
        <w:ind w:left="5389" w:hanging="360"/>
      </w:pPr>
    </w:lvl>
    <w:lvl w:ilvl="7" w:tplc="04210019" w:tentative="1">
      <w:start w:val="1"/>
      <w:numFmt w:val="lowerLetter"/>
      <w:lvlText w:val="%8."/>
      <w:lvlJc w:val="left"/>
      <w:pPr>
        <w:ind w:left="6109" w:hanging="360"/>
      </w:pPr>
    </w:lvl>
    <w:lvl w:ilvl="8" w:tplc="0421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2">
    <w:nsid w:val="0D96626B"/>
    <w:multiLevelType w:val="hybridMultilevel"/>
    <w:tmpl w:val="3DC07C8A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0F0555EA"/>
    <w:multiLevelType w:val="hybridMultilevel"/>
    <w:tmpl w:val="65723616"/>
    <w:lvl w:ilvl="0" w:tplc="62C20938">
      <w:start w:val="1"/>
      <w:numFmt w:val="decimal"/>
      <w:lvlText w:val="%1."/>
      <w:lvlJc w:val="left"/>
      <w:pPr>
        <w:ind w:left="1494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4">
    <w:nsid w:val="10C21681"/>
    <w:multiLevelType w:val="hybridMultilevel"/>
    <w:tmpl w:val="3CDACAD4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14C20E96"/>
    <w:multiLevelType w:val="hybridMultilevel"/>
    <w:tmpl w:val="0EE0F270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15AF137D"/>
    <w:multiLevelType w:val="hybridMultilevel"/>
    <w:tmpl w:val="75CA55DA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1656157B"/>
    <w:multiLevelType w:val="hybridMultilevel"/>
    <w:tmpl w:val="F0D82A1E"/>
    <w:lvl w:ilvl="0" w:tplc="29DE97E2">
      <w:start w:val="1"/>
      <w:numFmt w:val="lowerLetter"/>
      <w:lvlText w:val="%1."/>
      <w:lvlJc w:val="left"/>
      <w:pPr>
        <w:ind w:left="720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17CC103C"/>
    <w:multiLevelType w:val="hybridMultilevel"/>
    <w:tmpl w:val="AEBA9BBE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18A9340B"/>
    <w:multiLevelType w:val="hybridMultilevel"/>
    <w:tmpl w:val="9F0E7BA0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1D1D0C18"/>
    <w:multiLevelType w:val="multilevel"/>
    <w:tmpl w:val="C3DAF708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1">
    <w:nsid w:val="1EF97CBA"/>
    <w:multiLevelType w:val="hybridMultilevel"/>
    <w:tmpl w:val="B3707776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21F32A07"/>
    <w:multiLevelType w:val="hybridMultilevel"/>
    <w:tmpl w:val="20ACD1E6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24731966"/>
    <w:multiLevelType w:val="hybridMultilevel"/>
    <w:tmpl w:val="AE36DAE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270654F9"/>
    <w:multiLevelType w:val="hybridMultilevel"/>
    <w:tmpl w:val="9B56B5B4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5">
    <w:nsid w:val="2754090E"/>
    <w:multiLevelType w:val="hybridMultilevel"/>
    <w:tmpl w:val="1A20B0CE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2BBD3A86"/>
    <w:multiLevelType w:val="hybridMultilevel"/>
    <w:tmpl w:val="A7B66E84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335634EB"/>
    <w:multiLevelType w:val="hybridMultilevel"/>
    <w:tmpl w:val="AE36DAE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3381178B"/>
    <w:multiLevelType w:val="hybridMultilevel"/>
    <w:tmpl w:val="2FB6C9D4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35FC55EB"/>
    <w:multiLevelType w:val="hybridMultilevel"/>
    <w:tmpl w:val="0634715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386F400F"/>
    <w:multiLevelType w:val="hybridMultilevel"/>
    <w:tmpl w:val="33E65C50"/>
    <w:lvl w:ilvl="0" w:tplc="0421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38CD441F"/>
    <w:multiLevelType w:val="multilevel"/>
    <w:tmpl w:val="3FA03E6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2">
    <w:nsid w:val="3CAA79E3"/>
    <w:multiLevelType w:val="hybridMultilevel"/>
    <w:tmpl w:val="2A66EAF0"/>
    <w:lvl w:ilvl="0" w:tplc="58449838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3">
    <w:nsid w:val="3CE01092"/>
    <w:multiLevelType w:val="hybridMultilevel"/>
    <w:tmpl w:val="44C8FF5E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3F1554BA"/>
    <w:multiLevelType w:val="hybridMultilevel"/>
    <w:tmpl w:val="B41E6C7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424E6F91"/>
    <w:multiLevelType w:val="hybridMultilevel"/>
    <w:tmpl w:val="E5CC764E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498F3A72"/>
    <w:multiLevelType w:val="hybridMultilevel"/>
    <w:tmpl w:val="DFB6FBA8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4CBF0AB2"/>
    <w:multiLevelType w:val="hybridMultilevel"/>
    <w:tmpl w:val="E4F2C892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4EF24DFF"/>
    <w:multiLevelType w:val="hybridMultilevel"/>
    <w:tmpl w:val="9B56B5B4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9">
    <w:nsid w:val="4FD02467"/>
    <w:multiLevelType w:val="hybridMultilevel"/>
    <w:tmpl w:val="3754FF48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53133975"/>
    <w:multiLevelType w:val="hybridMultilevel"/>
    <w:tmpl w:val="9B56B5B4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1">
    <w:nsid w:val="59CB0690"/>
    <w:multiLevelType w:val="hybridMultilevel"/>
    <w:tmpl w:val="564CFD7E"/>
    <w:lvl w:ilvl="0" w:tplc="84B45ABC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2">
    <w:nsid w:val="5BBA37F6"/>
    <w:multiLevelType w:val="hybridMultilevel"/>
    <w:tmpl w:val="1F9E4510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5CBF47D1"/>
    <w:multiLevelType w:val="hybridMultilevel"/>
    <w:tmpl w:val="0BE23B6E"/>
    <w:lvl w:ilvl="0" w:tplc="E87A2468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89" w:hanging="360"/>
      </w:pPr>
    </w:lvl>
    <w:lvl w:ilvl="2" w:tplc="0421001B" w:tentative="1">
      <w:start w:val="1"/>
      <w:numFmt w:val="lowerRoman"/>
      <w:lvlText w:val="%3."/>
      <w:lvlJc w:val="right"/>
      <w:pPr>
        <w:ind w:left="2509" w:hanging="180"/>
      </w:pPr>
    </w:lvl>
    <w:lvl w:ilvl="3" w:tplc="0421000F" w:tentative="1">
      <w:start w:val="1"/>
      <w:numFmt w:val="decimal"/>
      <w:lvlText w:val="%4."/>
      <w:lvlJc w:val="left"/>
      <w:pPr>
        <w:ind w:left="3229" w:hanging="360"/>
      </w:pPr>
    </w:lvl>
    <w:lvl w:ilvl="4" w:tplc="04210019" w:tentative="1">
      <w:start w:val="1"/>
      <w:numFmt w:val="lowerLetter"/>
      <w:lvlText w:val="%5."/>
      <w:lvlJc w:val="left"/>
      <w:pPr>
        <w:ind w:left="3949" w:hanging="360"/>
      </w:pPr>
    </w:lvl>
    <w:lvl w:ilvl="5" w:tplc="0421001B" w:tentative="1">
      <w:start w:val="1"/>
      <w:numFmt w:val="lowerRoman"/>
      <w:lvlText w:val="%6."/>
      <w:lvlJc w:val="right"/>
      <w:pPr>
        <w:ind w:left="4669" w:hanging="180"/>
      </w:pPr>
    </w:lvl>
    <w:lvl w:ilvl="6" w:tplc="0421000F" w:tentative="1">
      <w:start w:val="1"/>
      <w:numFmt w:val="decimal"/>
      <w:lvlText w:val="%7."/>
      <w:lvlJc w:val="left"/>
      <w:pPr>
        <w:ind w:left="5389" w:hanging="360"/>
      </w:pPr>
    </w:lvl>
    <w:lvl w:ilvl="7" w:tplc="04210019" w:tentative="1">
      <w:start w:val="1"/>
      <w:numFmt w:val="lowerLetter"/>
      <w:lvlText w:val="%8."/>
      <w:lvlJc w:val="left"/>
      <w:pPr>
        <w:ind w:left="6109" w:hanging="360"/>
      </w:pPr>
    </w:lvl>
    <w:lvl w:ilvl="8" w:tplc="0421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44">
    <w:nsid w:val="5D6F2CDC"/>
    <w:multiLevelType w:val="hybridMultilevel"/>
    <w:tmpl w:val="6F9ADDA6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5D9F7342"/>
    <w:multiLevelType w:val="hybridMultilevel"/>
    <w:tmpl w:val="8E6AE81E"/>
    <w:lvl w:ilvl="0" w:tplc="5414FB48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6">
    <w:nsid w:val="61391ACC"/>
    <w:multiLevelType w:val="hybridMultilevel"/>
    <w:tmpl w:val="88E2E1EE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62C726EB"/>
    <w:multiLevelType w:val="hybridMultilevel"/>
    <w:tmpl w:val="AE36DAE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>
    <w:nsid w:val="62F64E33"/>
    <w:multiLevelType w:val="hybridMultilevel"/>
    <w:tmpl w:val="B800645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>
    <w:nsid w:val="6E464C6D"/>
    <w:multiLevelType w:val="hybridMultilevel"/>
    <w:tmpl w:val="F28449FE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>
    <w:nsid w:val="6EA74FC4"/>
    <w:multiLevelType w:val="hybridMultilevel"/>
    <w:tmpl w:val="D6D65144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>
    <w:nsid w:val="708F6593"/>
    <w:multiLevelType w:val="hybridMultilevel"/>
    <w:tmpl w:val="6812E19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>
    <w:nsid w:val="71021E35"/>
    <w:multiLevelType w:val="hybridMultilevel"/>
    <w:tmpl w:val="D1543E44"/>
    <w:lvl w:ilvl="0" w:tplc="3DECF904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53">
    <w:nsid w:val="722F37A0"/>
    <w:multiLevelType w:val="hybridMultilevel"/>
    <w:tmpl w:val="E2EE685C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>
    <w:nsid w:val="75016743"/>
    <w:multiLevelType w:val="hybridMultilevel"/>
    <w:tmpl w:val="113232D8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5">
    <w:nsid w:val="78A82528"/>
    <w:multiLevelType w:val="hybridMultilevel"/>
    <w:tmpl w:val="4C5CB8D8"/>
    <w:lvl w:ilvl="0" w:tplc="EF7A9EB8">
      <w:start w:val="1"/>
      <w:numFmt w:val="decimal"/>
      <w:lvlText w:val="%1."/>
      <w:lvlJc w:val="left"/>
      <w:pPr>
        <w:ind w:left="786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6">
    <w:nsid w:val="78B45654"/>
    <w:multiLevelType w:val="hybridMultilevel"/>
    <w:tmpl w:val="335EFA66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>
    <w:nsid w:val="7974232A"/>
    <w:multiLevelType w:val="hybridMultilevel"/>
    <w:tmpl w:val="4964F4D2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>
    <w:nsid w:val="7A154804"/>
    <w:multiLevelType w:val="hybridMultilevel"/>
    <w:tmpl w:val="F4A866A6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>
    <w:nsid w:val="7AAE4378"/>
    <w:multiLevelType w:val="hybridMultilevel"/>
    <w:tmpl w:val="9FE21F4E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0">
    <w:nsid w:val="7B2B6D14"/>
    <w:multiLevelType w:val="hybridMultilevel"/>
    <w:tmpl w:val="CA62956A"/>
    <w:lvl w:ilvl="0" w:tplc="A18E4B2C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1">
    <w:nsid w:val="7FCE5CFE"/>
    <w:multiLevelType w:val="hybridMultilevel"/>
    <w:tmpl w:val="D1543E44"/>
    <w:lvl w:ilvl="0" w:tplc="3DECF904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62">
    <w:nsid w:val="7FD43668"/>
    <w:multiLevelType w:val="hybridMultilevel"/>
    <w:tmpl w:val="65723616"/>
    <w:lvl w:ilvl="0" w:tplc="62C20938">
      <w:start w:val="1"/>
      <w:numFmt w:val="decimal"/>
      <w:lvlText w:val="%1."/>
      <w:lvlJc w:val="left"/>
      <w:pPr>
        <w:ind w:left="1494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num w:numId="1">
    <w:abstractNumId w:val="31"/>
  </w:num>
  <w:num w:numId="2">
    <w:abstractNumId w:val="28"/>
  </w:num>
  <w:num w:numId="3">
    <w:abstractNumId w:val="11"/>
  </w:num>
  <w:num w:numId="4">
    <w:abstractNumId w:val="36"/>
  </w:num>
  <w:num w:numId="5">
    <w:abstractNumId w:val="30"/>
  </w:num>
  <w:num w:numId="6">
    <w:abstractNumId w:val="10"/>
  </w:num>
  <w:num w:numId="7">
    <w:abstractNumId w:val="58"/>
  </w:num>
  <w:num w:numId="8">
    <w:abstractNumId w:val="12"/>
  </w:num>
  <w:num w:numId="9">
    <w:abstractNumId w:val="16"/>
  </w:num>
  <w:num w:numId="10">
    <w:abstractNumId w:val="4"/>
  </w:num>
  <w:num w:numId="11">
    <w:abstractNumId w:val="44"/>
  </w:num>
  <w:num w:numId="12">
    <w:abstractNumId w:val="18"/>
  </w:num>
  <w:num w:numId="13">
    <w:abstractNumId w:val="35"/>
  </w:num>
  <w:num w:numId="14">
    <w:abstractNumId w:val="14"/>
  </w:num>
  <w:num w:numId="15">
    <w:abstractNumId w:val="39"/>
  </w:num>
  <w:num w:numId="16">
    <w:abstractNumId w:val="26"/>
  </w:num>
  <w:num w:numId="17">
    <w:abstractNumId w:val="57"/>
  </w:num>
  <w:num w:numId="18">
    <w:abstractNumId w:val="20"/>
  </w:num>
  <w:num w:numId="19">
    <w:abstractNumId w:val="17"/>
  </w:num>
  <w:num w:numId="20">
    <w:abstractNumId w:val="5"/>
  </w:num>
  <w:num w:numId="21">
    <w:abstractNumId w:val="41"/>
  </w:num>
  <w:num w:numId="22">
    <w:abstractNumId w:val="33"/>
  </w:num>
  <w:num w:numId="23">
    <w:abstractNumId w:val="42"/>
  </w:num>
  <w:num w:numId="24">
    <w:abstractNumId w:val="47"/>
  </w:num>
  <w:num w:numId="25">
    <w:abstractNumId w:val="15"/>
  </w:num>
  <w:num w:numId="26">
    <w:abstractNumId w:val="29"/>
  </w:num>
  <w:num w:numId="27">
    <w:abstractNumId w:val="25"/>
  </w:num>
  <w:num w:numId="28">
    <w:abstractNumId w:val="27"/>
  </w:num>
  <w:num w:numId="29">
    <w:abstractNumId w:val="2"/>
  </w:num>
  <w:num w:numId="30">
    <w:abstractNumId w:val="19"/>
  </w:num>
  <w:num w:numId="31">
    <w:abstractNumId w:val="22"/>
  </w:num>
  <w:num w:numId="32">
    <w:abstractNumId w:val="37"/>
  </w:num>
  <w:num w:numId="33">
    <w:abstractNumId w:val="56"/>
  </w:num>
  <w:num w:numId="34">
    <w:abstractNumId w:val="59"/>
  </w:num>
  <w:num w:numId="35">
    <w:abstractNumId w:val="6"/>
  </w:num>
  <w:num w:numId="36">
    <w:abstractNumId w:val="32"/>
  </w:num>
  <w:num w:numId="37">
    <w:abstractNumId w:val="45"/>
  </w:num>
  <w:num w:numId="38">
    <w:abstractNumId w:val="46"/>
  </w:num>
  <w:num w:numId="39">
    <w:abstractNumId w:val="61"/>
  </w:num>
  <w:num w:numId="40">
    <w:abstractNumId w:val="49"/>
  </w:num>
  <w:num w:numId="41">
    <w:abstractNumId w:val="55"/>
  </w:num>
  <w:num w:numId="42">
    <w:abstractNumId w:val="9"/>
  </w:num>
  <w:num w:numId="43">
    <w:abstractNumId w:val="50"/>
  </w:num>
  <w:num w:numId="44">
    <w:abstractNumId w:val="13"/>
  </w:num>
  <w:num w:numId="45">
    <w:abstractNumId w:val="62"/>
  </w:num>
  <w:num w:numId="46">
    <w:abstractNumId w:val="7"/>
  </w:num>
  <w:num w:numId="47">
    <w:abstractNumId w:val="52"/>
  </w:num>
  <w:num w:numId="48">
    <w:abstractNumId w:val="43"/>
  </w:num>
  <w:num w:numId="49">
    <w:abstractNumId w:val="53"/>
  </w:num>
  <w:num w:numId="50">
    <w:abstractNumId w:val="21"/>
  </w:num>
  <w:num w:numId="51">
    <w:abstractNumId w:val="0"/>
  </w:num>
  <w:num w:numId="52">
    <w:abstractNumId w:val="1"/>
  </w:num>
  <w:num w:numId="53">
    <w:abstractNumId w:val="60"/>
  </w:num>
  <w:num w:numId="54">
    <w:abstractNumId w:val="34"/>
  </w:num>
  <w:num w:numId="55">
    <w:abstractNumId w:val="24"/>
  </w:num>
  <w:num w:numId="56">
    <w:abstractNumId w:val="8"/>
  </w:num>
  <w:num w:numId="57">
    <w:abstractNumId w:val="40"/>
  </w:num>
  <w:num w:numId="58">
    <w:abstractNumId w:val="38"/>
  </w:num>
  <w:num w:numId="59">
    <w:abstractNumId w:val="48"/>
  </w:num>
  <w:num w:numId="60">
    <w:abstractNumId w:val="54"/>
  </w:num>
  <w:num w:numId="61">
    <w:abstractNumId w:val="3"/>
  </w:num>
  <w:num w:numId="62">
    <w:abstractNumId w:val="23"/>
  </w:num>
  <w:num w:numId="63">
    <w:abstractNumId w:val="51"/>
  </w:num>
  <w:numIdMacAtCleanup w:val="6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8"/>
  <w:hideSpellingErrors/>
  <w:proofState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73FE7"/>
    <w:rsid w:val="00000959"/>
    <w:rsid w:val="000019AA"/>
    <w:rsid w:val="000029DF"/>
    <w:rsid w:val="0000542A"/>
    <w:rsid w:val="00006D57"/>
    <w:rsid w:val="0000703E"/>
    <w:rsid w:val="00007F3A"/>
    <w:rsid w:val="00010B80"/>
    <w:rsid w:val="00011097"/>
    <w:rsid w:val="000113CB"/>
    <w:rsid w:val="0001232D"/>
    <w:rsid w:val="00013341"/>
    <w:rsid w:val="0001679F"/>
    <w:rsid w:val="00016967"/>
    <w:rsid w:val="000207C3"/>
    <w:rsid w:val="000212D2"/>
    <w:rsid w:val="000231DB"/>
    <w:rsid w:val="00024E1E"/>
    <w:rsid w:val="00026CAB"/>
    <w:rsid w:val="00026CF7"/>
    <w:rsid w:val="0002745A"/>
    <w:rsid w:val="0003016A"/>
    <w:rsid w:val="0003091D"/>
    <w:rsid w:val="00031612"/>
    <w:rsid w:val="0003173C"/>
    <w:rsid w:val="00031EAC"/>
    <w:rsid w:val="00032734"/>
    <w:rsid w:val="00034354"/>
    <w:rsid w:val="00034836"/>
    <w:rsid w:val="0003533C"/>
    <w:rsid w:val="00035EE4"/>
    <w:rsid w:val="00036D25"/>
    <w:rsid w:val="00037141"/>
    <w:rsid w:val="000373B6"/>
    <w:rsid w:val="00037D09"/>
    <w:rsid w:val="000401FA"/>
    <w:rsid w:val="00040555"/>
    <w:rsid w:val="00040638"/>
    <w:rsid w:val="0004218D"/>
    <w:rsid w:val="000424E8"/>
    <w:rsid w:val="00043696"/>
    <w:rsid w:val="000452FA"/>
    <w:rsid w:val="00045B76"/>
    <w:rsid w:val="00046080"/>
    <w:rsid w:val="00046951"/>
    <w:rsid w:val="00046DD6"/>
    <w:rsid w:val="000471DE"/>
    <w:rsid w:val="0005064B"/>
    <w:rsid w:val="00051321"/>
    <w:rsid w:val="000519AE"/>
    <w:rsid w:val="00051EC2"/>
    <w:rsid w:val="000528CA"/>
    <w:rsid w:val="00053ACC"/>
    <w:rsid w:val="00053F18"/>
    <w:rsid w:val="000549FA"/>
    <w:rsid w:val="00055DEF"/>
    <w:rsid w:val="0005719E"/>
    <w:rsid w:val="000601F7"/>
    <w:rsid w:val="00060FC0"/>
    <w:rsid w:val="000616FE"/>
    <w:rsid w:val="00062ABF"/>
    <w:rsid w:val="00062F90"/>
    <w:rsid w:val="00063A6A"/>
    <w:rsid w:val="000643B8"/>
    <w:rsid w:val="00064C45"/>
    <w:rsid w:val="0006630F"/>
    <w:rsid w:val="000672ED"/>
    <w:rsid w:val="0007232B"/>
    <w:rsid w:val="0007451E"/>
    <w:rsid w:val="000757B8"/>
    <w:rsid w:val="0007600E"/>
    <w:rsid w:val="00076196"/>
    <w:rsid w:val="000767B1"/>
    <w:rsid w:val="00076820"/>
    <w:rsid w:val="00077253"/>
    <w:rsid w:val="00077372"/>
    <w:rsid w:val="00077C56"/>
    <w:rsid w:val="0008030A"/>
    <w:rsid w:val="00083D54"/>
    <w:rsid w:val="00084EA6"/>
    <w:rsid w:val="000851C9"/>
    <w:rsid w:val="0008575F"/>
    <w:rsid w:val="000858B4"/>
    <w:rsid w:val="00085AF5"/>
    <w:rsid w:val="00085B79"/>
    <w:rsid w:val="000861AB"/>
    <w:rsid w:val="000863BF"/>
    <w:rsid w:val="0008717E"/>
    <w:rsid w:val="00087AED"/>
    <w:rsid w:val="0009148C"/>
    <w:rsid w:val="0009235C"/>
    <w:rsid w:val="0009273E"/>
    <w:rsid w:val="00092D4A"/>
    <w:rsid w:val="00092EB3"/>
    <w:rsid w:val="00094DC9"/>
    <w:rsid w:val="00094E94"/>
    <w:rsid w:val="00095217"/>
    <w:rsid w:val="00096FC7"/>
    <w:rsid w:val="000974B1"/>
    <w:rsid w:val="00097C56"/>
    <w:rsid w:val="000A0823"/>
    <w:rsid w:val="000A4190"/>
    <w:rsid w:val="000A4D2C"/>
    <w:rsid w:val="000A5314"/>
    <w:rsid w:val="000B0CF3"/>
    <w:rsid w:val="000B1E62"/>
    <w:rsid w:val="000B2921"/>
    <w:rsid w:val="000B2B1D"/>
    <w:rsid w:val="000B3A60"/>
    <w:rsid w:val="000B40CB"/>
    <w:rsid w:val="000B4741"/>
    <w:rsid w:val="000B550D"/>
    <w:rsid w:val="000B58DA"/>
    <w:rsid w:val="000B6FF6"/>
    <w:rsid w:val="000C1EB4"/>
    <w:rsid w:val="000C31DA"/>
    <w:rsid w:val="000C55D0"/>
    <w:rsid w:val="000C731D"/>
    <w:rsid w:val="000C777E"/>
    <w:rsid w:val="000D19F2"/>
    <w:rsid w:val="000D1BB5"/>
    <w:rsid w:val="000D2B93"/>
    <w:rsid w:val="000D3495"/>
    <w:rsid w:val="000D3C56"/>
    <w:rsid w:val="000D4DB1"/>
    <w:rsid w:val="000D514F"/>
    <w:rsid w:val="000D5EB2"/>
    <w:rsid w:val="000D72D5"/>
    <w:rsid w:val="000D75AD"/>
    <w:rsid w:val="000D7D63"/>
    <w:rsid w:val="000E145A"/>
    <w:rsid w:val="000E1CF6"/>
    <w:rsid w:val="000E3D65"/>
    <w:rsid w:val="000E5542"/>
    <w:rsid w:val="000E5543"/>
    <w:rsid w:val="000E680D"/>
    <w:rsid w:val="000E6B66"/>
    <w:rsid w:val="000E7620"/>
    <w:rsid w:val="000F1EBE"/>
    <w:rsid w:val="000F282F"/>
    <w:rsid w:val="000F447D"/>
    <w:rsid w:val="000F469E"/>
    <w:rsid w:val="000F5125"/>
    <w:rsid w:val="000F56B3"/>
    <w:rsid w:val="000F6847"/>
    <w:rsid w:val="000F72CB"/>
    <w:rsid w:val="000F7F5B"/>
    <w:rsid w:val="0010099B"/>
    <w:rsid w:val="00101295"/>
    <w:rsid w:val="00101C80"/>
    <w:rsid w:val="00102692"/>
    <w:rsid w:val="001026DD"/>
    <w:rsid w:val="00102DA7"/>
    <w:rsid w:val="001032CF"/>
    <w:rsid w:val="00103ED1"/>
    <w:rsid w:val="00110173"/>
    <w:rsid w:val="00111048"/>
    <w:rsid w:val="0011142F"/>
    <w:rsid w:val="0011475D"/>
    <w:rsid w:val="00115B21"/>
    <w:rsid w:val="001174CE"/>
    <w:rsid w:val="00117CCF"/>
    <w:rsid w:val="00120D70"/>
    <w:rsid w:val="0012125D"/>
    <w:rsid w:val="00124C97"/>
    <w:rsid w:val="0012552F"/>
    <w:rsid w:val="00125B49"/>
    <w:rsid w:val="001308AE"/>
    <w:rsid w:val="00130B61"/>
    <w:rsid w:val="00131272"/>
    <w:rsid w:val="001336F3"/>
    <w:rsid w:val="001354E1"/>
    <w:rsid w:val="00137B0A"/>
    <w:rsid w:val="001415E6"/>
    <w:rsid w:val="00141766"/>
    <w:rsid w:val="00141BF0"/>
    <w:rsid w:val="00142160"/>
    <w:rsid w:val="001422E6"/>
    <w:rsid w:val="00142D10"/>
    <w:rsid w:val="00143AA2"/>
    <w:rsid w:val="00143BCF"/>
    <w:rsid w:val="00144351"/>
    <w:rsid w:val="001443C2"/>
    <w:rsid w:val="00144488"/>
    <w:rsid w:val="001475B0"/>
    <w:rsid w:val="0015095F"/>
    <w:rsid w:val="001515D6"/>
    <w:rsid w:val="00151680"/>
    <w:rsid w:val="00152216"/>
    <w:rsid w:val="00152514"/>
    <w:rsid w:val="001527FA"/>
    <w:rsid w:val="00152E99"/>
    <w:rsid w:val="0015386A"/>
    <w:rsid w:val="001557E6"/>
    <w:rsid w:val="001558F8"/>
    <w:rsid w:val="00155FA4"/>
    <w:rsid w:val="001577A9"/>
    <w:rsid w:val="001617D8"/>
    <w:rsid w:val="00161899"/>
    <w:rsid w:val="0016212D"/>
    <w:rsid w:val="00162634"/>
    <w:rsid w:val="001630A7"/>
    <w:rsid w:val="001633ED"/>
    <w:rsid w:val="00164A50"/>
    <w:rsid w:val="0016585F"/>
    <w:rsid w:val="001663F2"/>
    <w:rsid w:val="00167627"/>
    <w:rsid w:val="001677A7"/>
    <w:rsid w:val="0017138E"/>
    <w:rsid w:val="00171D1D"/>
    <w:rsid w:val="0017343C"/>
    <w:rsid w:val="001739B6"/>
    <w:rsid w:val="00173DD7"/>
    <w:rsid w:val="0017417A"/>
    <w:rsid w:val="001760C1"/>
    <w:rsid w:val="00176E34"/>
    <w:rsid w:val="00177495"/>
    <w:rsid w:val="00180769"/>
    <w:rsid w:val="00180E24"/>
    <w:rsid w:val="001827D3"/>
    <w:rsid w:val="001847C5"/>
    <w:rsid w:val="00184AD5"/>
    <w:rsid w:val="00186FDB"/>
    <w:rsid w:val="00187B5B"/>
    <w:rsid w:val="00187E38"/>
    <w:rsid w:val="001914DD"/>
    <w:rsid w:val="00191628"/>
    <w:rsid w:val="001920E9"/>
    <w:rsid w:val="00192A3B"/>
    <w:rsid w:val="00192BBB"/>
    <w:rsid w:val="00192C7A"/>
    <w:rsid w:val="00194DC5"/>
    <w:rsid w:val="001977E9"/>
    <w:rsid w:val="0019799B"/>
    <w:rsid w:val="001A19F8"/>
    <w:rsid w:val="001A1AFC"/>
    <w:rsid w:val="001A1DA6"/>
    <w:rsid w:val="001A3DCF"/>
    <w:rsid w:val="001A41F8"/>
    <w:rsid w:val="001A49AE"/>
    <w:rsid w:val="001A4E53"/>
    <w:rsid w:val="001A5324"/>
    <w:rsid w:val="001A72F5"/>
    <w:rsid w:val="001A7777"/>
    <w:rsid w:val="001B014C"/>
    <w:rsid w:val="001B032D"/>
    <w:rsid w:val="001B1804"/>
    <w:rsid w:val="001B2D3A"/>
    <w:rsid w:val="001B594F"/>
    <w:rsid w:val="001B73E1"/>
    <w:rsid w:val="001B7AF1"/>
    <w:rsid w:val="001C03EF"/>
    <w:rsid w:val="001C0683"/>
    <w:rsid w:val="001C15C3"/>
    <w:rsid w:val="001C2FDE"/>
    <w:rsid w:val="001C534F"/>
    <w:rsid w:val="001C5582"/>
    <w:rsid w:val="001C6072"/>
    <w:rsid w:val="001C6A44"/>
    <w:rsid w:val="001C6FF7"/>
    <w:rsid w:val="001C7C30"/>
    <w:rsid w:val="001C7D60"/>
    <w:rsid w:val="001D1039"/>
    <w:rsid w:val="001D1B88"/>
    <w:rsid w:val="001D2867"/>
    <w:rsid w:val="001D3EE5"/>
    <w:rsid w:val="001D4018"/>
    <w:rsid w:val="001D41EA"/>
    <w:rsid w:val="001D4B56"/>
    <w:rsid w:val="001E1CF6"/>
    <w:rsid w:val="001E2DF5"/>
    <w:rsid w:val="001E3227"/>
    <w:rsid w:val="001E4238"/>
    <w:rsid w:val="001E433E"/>
    <w:rsid w:val="001E4E13"/>
    <w:rsid w:val="001E53FB"/>
    <w:rsid w:val="001E665E"/>
    <w:rsid w:val="001E74A8"/>
    <w:rsid w:val="001F050F"/>
    <w:rsid w:val="001F070B"/>
    <w:rsid w:val="001F08D6"/>
    <w:rsid w:val="001F0945"/>
    <w:rsid w:val="001F0C87"/>
    <w:rsid w:val="001F37DC"/>
    <w:rsid w:val="001F3C9D"/>
    <w:rsid w:val="001F4147"/>
    <w:rsid w:val="001F45DD"/>
    <w:rsid w:val="001F57EE"/>
    <w:rsid w:val="001F59F8"/>
    <w:rsid w:val="001F701B"/>
    <w:rsid w:val="001F7366"/>
    <w:rsid w:val="001F7662"/>
    <w:rsid w:val="0020008C"/>
    <w:rsid w:val="00201D07"/>
    <w:rsid w:val="00202B95"/>
    <w:rsid w:val="0020345B"/>
    <w:rsid w:val="00205F65"/>
    <w:rsid w:val="002067C8"/>
    <w:rsid w:val="00206C80"/>
    <w:rsid w:val="002075D0"/>
    <w:rsid w:val="00210B14"/>
    <w:rsid w:val="00211077"/>
    <w:rsid w:val="002114F0"/>
    <w:rsid w:val="00213735"/>
    <w:rsid w:val="00214AAD"/>
    <w:rsid w:val="00214B13"/>
    <w:rsid w:val="0021572A"/>
    <w:rsid w:val="0021607B"/>
    <w:rsid w:val="002164B9"/>
    <w:rsid w:val="0021714B"/>
    <w:rsid w:val="00217324"/>
    <w:rsid w:val="00220D67"/>
    <w:rsid w:val="00221BE3"/>
    <w:rsid w:val="002224AB"/>
    <w:rsid w:val="002229E3"/>
    <w:rsid w:val="00224FB3"/>
    <w:rsid w:val="00226289"/>
    <w:rsid w:val="002273DC"/>
    <w:rsid w:val="0022785E"/>
    <w:rsid w:val="002308B3"/>
    <w:rsid w:val="002317F3"/>
    <w:rsid w:val="00231A4F"/>
    <w:rsid w:val="00232EB9"/>
    <w:rsid w:val="00233E27"/>
    <w:rsid w:val="00235FA9"/>
    <w:rsid w:val="00236488"/>
    <w:rsid w:val="0023654E"/>
    <w:rsid w:val="0023690C"/>
    <w:rsid w:val="00240AA5"/>
    <w:rsid w:val="00241025"/>
    <w:rsid w:val="00242286"/>
    <w:rsid w:val="002441FD"/>
    <w:rsid w:val="0024534D"/>
    <w:rsid w:val="00245E07"/>
    <w:rsid w:val="002462B2"/>
    <w:rsid w:val="00247674"/>
    <w:rsid w:val="002504EB"/>
    <w:rsid w:val="00250B23"/>
    <w:rsid w:val="00252035"/>
    <w:rsid w:val="00252339"/>
    <w:rsid w:val="00252C63"/>
    <w:rsid w:val="002539E9"/>
    <w:rsid w:val="00254295"/>
    <w:rsid w:val="00254BD4"/>
    <w:rsid w:val="00254FF2"/>
    <w:rsid w:val="00255078"/>
    <w:rsid w:val="0025599B"/>
    <w:rsid w:val="002570DC"/>
    <w:rsid w:val="002575D9"/>
    <w:rsid w:val="00257C7D"/>
    <w:rsid w:val="00261555"/>
    <w:rsid w:val="00261901"/>
    <w:rsid w:val="00262A81"/>
    <w:rsid w:val="00262ACB"/>
    <w:rsid w:val="00262DA0"/>
    <w:rsid w:val="00262EF9"/>
    <w:rsid w:val="002635EC"/>
    <w:rsid w:val="002640DC"/>
    <w:rsid w:val="00264BB7"/>
    <w:rsid w:val="00264BC4"/>
    <w:rsid w:val="00264BEE"/>
    <w:rsid w:val="0026501A"/>
    <w:rsid w:val="0026600E"/>
    <w:rsid w:val="002664FC"/>
    <w:rsid w:val="00267773"/>
    <w:rsid w:val="00267C29"/>
    <w:rsid w:val="00272E3E"/>
    <w:rsid w:val="002740ED"/>
    <w:rsid w:val="00274E33"/>
    <w:rsid w:val="0027573F"/>
    <w:rsid w:val="00276028"/>
    <w:rsid w:val="002760DD"/>
    <w:rsid w:val="00276550"/>
    <w:rsid w:val="00276777"/>
    <w:rsid w:val="00276A70"/>
    <w:rsid w:val="0027778C"/>
    <w:rsid w:val="0027781B"/>
    <w:rsid w:val="002808DD"/>
    <w:rsid w:val="00280B3B"/>
    <w:rsid w:val="0028111B"/>
    <w:rsid w:val="002821B4"/>
    <w:rsid w:val="002824DD"/>
    <w:rsid w:val="00283213"/>
    <w:rsid w:val="002833C2"/>
    <w:rsid w:val="0028395E"/>
    <w:rsid w:val="0028414F"/>
    <w:rsid w:val="00284945"/>
    <w:rsid w:val="002866BB"/>
    <w:rsid w:val="00286F83"/>
    <w:rsid w:val="00287E67"/>
    <w:rsid w:val="00287F03"/>
    <w:rsid w:val="0029019B"/>
    <w:rsid w:val="0029035A"/>
    <w:rsid w:val="002909E7"/>
    <w:rsid w:val="00290AC5"/>
    <w:rsid w:val="00293661"/>
    <w:rsid w:val="002948F1"/>
    <w:rsid w:val="0029505C"/>
    <w:rsid w:val="002950A6"/>
    <w:rsid w:val="002961F8"/>
    <w:rsid w:val="00297261"/>
    <w:rsid w:val="0029733A"/>
    <w:rsid w:val="002A05B4"/>
    <w:rsid w:val="002A2149"/>
    <w:rsid w:val="002A25C1"/>
    <w:rsid w:val="002A3D47"/>
    <w:rsid w:val="002A4376"/>
    <w:rsid w:val="002A7CAF"/>
    <w:rsid w:val="002A7E70"/>
    <w:rsid w:val="002B0877"/>
    <w:rsid w:val="002B1660"/>
    <w:rsid w:val="002B19FC"/>
    <w:rsid w:val="002B24BF"/>
    <w:rsid w:val="002B3F07"/>
    <w:rsid w:val="002B43E0"/>
    <w:rsid w:val="002B447A"/>
    <w:rsid w:val="002B4743"/>
    <w:rsid w:val="002B71D4"/>
    <w:rsid w:val="002C0B6E"/>
    <w:rsid w:val="002C2D4E"/>
    <w:rsid w:val="002C6BC6"/>
    <w:rsid w:val="002C6ECA"/>
    <w:rsid w:val="002C7E62"/>
    <w:rsid w:val="002D0554"/>
    <w:rsid w:val="002D0633"/>
    <w:rsid w:val="002D1969"/>
    <w:rsid w:val="002D21A5"/>
    <w:rsid w:val="002D2305"/>
    <w:rsid w:val="002D3C32"/>
    <w:rsid w:val="002D3C86"/>
    <w:rsid w:val="002D481E"/>
    <w:rsid w:val="002D482F"/>
    <w:rsid w:val="002D4837"/>
    <w:rsid w:val="002D73FC"/>
    <w:rsid w:val="002E0A5B"/>
    <w:rsid w:val="002E17F1"/>
    <w:rsid w:val="002E2778"/>
    <w:rsid w:val="002E3896"/>
    <w:rsid w:val="002E3991"/>
    <w:rsid w:val="002E55F9"/>
    <w:rsid w:val="002E5690"/>
    <w:rsid w:val="002E7C5B"/>
    <w:rsid w:val="002F08EE"/>
    <w:rsid w:val="002F1748"/>
    <w:rsid w:val="002F1BB4"/>
    <w:rsid w:val="002F3758"/>
    <w:rsid w:val="002F42CF"/>
    <w:rsid w:val="002F565B"/>
    <w:rsid w:val="002F6DFF"/>
    <w:rsid w:val="00301D2E"/>
    <w:rsid w:val="0030290D"/>
    <w:rsid w:val="003037D5"/>
    <w:rsid w:val="00303E05"/>
    <w:rsid w:val="003042AE"/>
    <w:rsid w:val="00304729"/>
    <w:rsid w:val="00305B9C"/>
    <w:rsid w:val="0030750F"/>
    <w:rsid w:val="0030791E"/>
    <w:rsid w:val="00307D74"/>
    <w:rsid w:val="00310047"/>
    <w:rsid w:val="003100AC"/>
    <w:rsid w:val="00310941"/>
    <w:rsid w:val="00310E01"/>
    <w:rsid w:val="0031151A"/>
    <w:rsid w:val="003117EC"/>
    <w:rsid w:val="00312005"/>
    <w:rsid w:val="003126CD"/>
    <w:rsid w:val="00312FFF"/>
    <w:rsid w:val="00313A66"/>
    <w:rsid w:val="00313DE2"/>
    <w:rsid w:val="00315B63"/>
    <w:rsid w:val="00317032"/>
    <w:rsid w:val="00317F36"/>
    <w:rsid w:val="0032054C"/>
    <w:rsid w:val="00321CFB"/>
    <w:rsid w:val="00322450"/>
    <w:rsid w:val="00322F06"/>
    <w:rsid w:val="00324182"/>
    <w:rsid w:val="003259F6"/>
    <w:rsid w:val="003308D1"/>
    <w:rsid w:val="00331221"/>
    <w:rsid w:val="00331590"/>
    <w:rsid w:val="00333400"/>
    <w:rsid w:val="00334C43"/>
    <w:rsid w:val="00335F7F"/>
    <w:rsid w:val="00337271"/>
    <w:rsid w:val="00337BE9"/>
    <w:rsid w:val="00337CA8"/>
    <w:rsid w:val="0034098C"/>
    <w:rsid w:val="003410A3"/>
    <w:rsid w:val="00344FD9"/>
    <w:rsid w:val="0034517A"/>
    <w:rsid w:val="003459F5"/>
    <w:rsid w:val="00350B35"/>
    <w:rsid w:val="0035198B"/>
    <w:rsid w:val="003526D2"/>
    <w:rsid w:val="00352747"/>
    <w:rsid w:val="003527D3"/>
    <w:rsid w:val="003529AF"/>
    <w:rsid w:val="003558FD"/>
    <w:rsid w:val="00360D0E"/>
    <w:rsid w:val="00360E8B"/>
    <w:rsid w:val="00361CD4"/>
    <w:rsid w:val="0036238C"/>
    <w:rsid w:val="003633C7"/>
    <w:rsid w:val="0036406A"/>
    <w:rsid w:val="003645E2"/>
    <w:rsid w:val="00364F87"/>
    <w:rsid w:val="003652DF"/>
    <w:rsid w:val="0037098F"/>
    <w:rsid w:val="00370BF8"/>
    <w:rsid w:val="00371476"/>
    <w:rsid w:val="003731FC"/>
    <w:rsid w:val="00373EEC"/>
    <w:rsid w:val="003753AC"/>
    <w:rsid w:val="0037649B"/>
    <w:rsid w:val="0037724E"/>
    <w:rsid w:val="003772FE"/>
    <w:rsid w:val="00381173"/>
    <w:rsid w:val="00381F5D"/>
    <w:rsid w:val="003820CE"/>
    <w:rsid w:val="00382606"/>
    <w:rsid w:val="00383583"/>
    <w:rsid w:val="003836F6"/>
    <w:rsid w:val="00386C83"/>
    <w:rsid w:val="00390731"/>
    <w:rsid w:val="00393A64"/>
    <w:rsid w:val="00394896"/>
    <w:rsid w:val="00395324"/>
    <w:rsid w:val="003955A3"/>
    <w:rsid w:val="00395C67"/>
    <w:rsid w:val="00396B95"/>
    <w:rsid w:val="0039796F"/>
    <w:rsid w:val="003A080C"/>
    <w:rsid w:val="003A0C48"/>
    <w:rsid w:val="003A121F"/>
    <w:rsid w:val="003A14B4"/>
    <w:rsid w:val="003A174B"/>
    <w:rsid w:val="003A1954"/>
    <w:rsid w:val="003A20AD"/>
    <w:rsid w:val="003A2156"/>
    <w:rsid w:val="003A3049"/>
    <w:rsid w:val="003A3CDA"/>
    <w:rsid w:val="003A42B7"/>
    <w:rsid w:val="003A5032"/>
    <w:rsid w:val="003A542A"/>
    <w:rsid w:val="003A6FD5"/>
    <w:rsid w:val="003A7F95"/>
    <w:rsid w:val="003A7FE8"/>
    <w:rsid w:val="003B0CE3"/>
    <w:rsid w:val="003B0FDA"/>
    <w:rsid w:val="003B12E1"/>
    <w:rsid w:val="003B1A3C"/>
    <w:rsid w:val="003B2F74"/>
    <w:rsid w:val="003B391E"/>
    <w:rsid w:val="003B3A4E"/>
    <w:rsid w:val="003B6F57"/>
    <w:rsid w:val="003C059C"/>
    <w:rsid w:val="003C184E"/>
    <w:rsid w:val="003C5CE1"/>
    <w:rsid w:val="003C67B0"/>
    <w:rsid w:val="003D03D7"/>
    <w:rsid w:val="003D182C"/>
    <w:rsid w:val="003D2848"/>
    <w:rsid w:val="003D3827"/>
    <w:rsid w:val="003D3917"/>
    <w:rsid w:val="003D5C9F"/>
    <w:rsid w:val="003E0A07"/>
    <w:rsid w:val="003E131C"/>
    <w:rsid w:val="003E2AE2"/>
    <w:rsid w:val="003E37F0"/>
    <w:rsid w:val="003E3F05"/>
    <w:rsid w:val="003E6198"/>
    <w:rsid w:val="003E69B2"/>
    <w:rsid w:val="003E6A5B"/>
    <w:rsid w:val="003E6F74"/>
    <w:rsid w:val="003E780C"/>
    <w:rsid w:val="003E7CB1"/>
    <w:rsid w:val="003F15A6"/>
    <w:rsid w:val="003F225C"/>
    <w:rsid w:val="003F3406"/>
    <w:rsid w:val="003F3C64"/>
    <w:rsid w:val="003F3F19"/>
    <w:rsid w:val="003F7185"/>
    <w:rsid w:val="0040023A"/>
    <w:rsid w:val="004009D3"/>
    <w:rsid w:val="00401973"/>
    <w:rsid w:val="00402AD5"/>
    <w:rsid w:val="00402F4E"/>
    <w:rsid w:val="0040482F"/>
    <w:rsid w:val="0040617F"/>
    <w:rsid w:val="004063C9"/>
    <w:rsid w:val="004103E3"/>
    <w:rsid w:val="00410E5A"/>
    <w:rsid w:val="0041107F"/>
    <w:rsid w:val="00412EAB"/>
    <w:rsid w:val="00413304"/>
    <w:rsid w:val="0041403E"/>
    <w:rsid w:val="00414C2D"/>
    <w:rsid w:val="00414D79"/>
    <w:rsid w:val="0041681C"/>
    <w:rsid w:val="00420BAE"/>
    <w:rsid w:val="0042262E"/>
    <w:rsid w:val="00423069"/>
    <w:rsid w:val="00426CFD"/>
    <w:rsid w:val="00427985"/>
    <w:rsid w:val="00427F71"/>
    <w:rsid w:val="00430289"/>
    <w:rsid w:val="004306DE"/>
    <w:rsid w:val="00430A5B"/>
    <w:rsid w:val="004310B1"/>
    <w:rsid w:val="00431972"/>
    <w:rsid w:val="00431AE3"/>
    <w:rsid w:val="00431B2B"/>
    <w:rsid w:val="00431B44"/>
    <w:rsid w:val="0043243F"/>
    <w:rsid w:val="0043293B"/>
    <w:rsid w:val="004332EB"/>
    <w:rsid w:val="004338DC"/>
    <w:rsid w:val="00433934"/>
    <w:rsid w:val="00433EC9"/>
    <w:rsid w:val="00434EEC"/>
    <w:rsid w:val="00437930"/>
    <w:rsid w:val="00440C2C"/>
    <w:rsid w:val="00441C11"/>
    <w:rsid w:val="0044595C"/>
    <w:rsid w:val="00445B92"/>
    <w:rsid w:val="00445FFE"/>
    <w:rsid w:val="00446597"/>
    <w:rsid w:val="004466F2"/>
    <w:rsid w:val="004469B5"/>
    <w:rsid w:val="00446C7E"/>
    <w:rsid w:val="00447A4C"/>
    <w:rsid w:val="0045032A"/>
    <w:rsid w:val="0045256C"/>
    <w:rsid w:val="00453648"/>
    <w:rsid w:val="00454257"/>
    <w:rsid w:val="004573F9"/>
    <w:rsid w:val="0046013E"/>
    <w:rsid w:val="00461261"/>
    <w:rsid w:val="004621BE"/>
    <w:rsid w:val="00462612"/>
    <w:rsid w:val="00462811"/>
    <w:rsid w:val="004628B2"/>
    <w:rsid w:val="00462926"/>
    <w:rsid w:val="00462961"/>
    <w:rsid w:val="00464131"/>
    <w:rsid w:val="00465223"/>
    <w:rsid w:val="00466026"/>
    <w:rsid w:val="00466490"/>
    <w:rsid w:val="004664EE"/>
    <w:rsid w:val="00470710"/>
    <w:rsid w:val="00471399"/>
    <w:rsid w:val="004725CC"/>
    <w:rsid w:val="00473867"/>
    <w:rsid w:val="00474CC0"/>
    <w:rsid w:val="00476B66"/>
    <w:rsid w:val="0047746B"/>
    <w:rsid w:val="00477748"/>
    <w:rsid w:val="00477FF9"/>
    <w:rsid w:val="00480096"/>
    <w:rsid w:val="00481239"/>
    <w:rsid w:val="00482339"/>
    <w:rsid w:val="0048259B"/>
    <w:rsid w:val="0048349A"/>
    <w:rsid w:val="004836F0"/>
    <w:rsid w:val="00485CBA"/>
    <w:rsid w:val="004874D9"/>
    <w:rsid w:val="0048784A"/>
    <w:rsid w:val="004904DB"/>
    <w:rsid w:val="0049064B"/>
    <w:rsid w:val="004915E7"/>
    <w:rsid w:val="00492CFF"/>
    <w:rsid w:val="00492E10"/>
    <w:rsid w:val="004932C9"/>
    <w:rsid w:val="004937BC"/>
    <w:rsid w:val="004940B8"/>
    <w:rsid w:val="0049765D"/>
    <w:rsid w:val="0049774F"/>
    <w:rsid w:val="00497C85"/>
    <w:rsid w:val="004A0ADE"/>
    <w:rsid w:val="004A2902"/>
    <w:rsid w:val="004A2A9D"/>
    <w:rsid w:val="004A2E9F"/>
    <w:rsid w:val="004A58F2"/>
    <w:rsid w:val="004A5E69"/>
    <w:rsid w:val="004A610F"/>
    <w:rsid w:val="004A6584"/>
    <w:rsid w:val="004A78CB"/>
    <w:rsid w:val="004A7E75"/>
    <w:rsid w:val="004B0552"/>
    <w:rsid w:val="004B086B"/>
    <w:rsid w:val="004B0904"/>
    <w:rsid w:val="004B11FD"/>
    <w:rsid w:val="004B176F"/>
    <w:rsid w:val="004B3B4A"/>
    <w:rsid w:val="004B46F9"/>
    <w:rsid w:val="004B6429"/>
    <w:rsid w:val="004C07CE"/>
    <w:rsid w:val="004C08A3"/>
    <w:rsid w:val="004C1041"/>
    <w:rsid w:val="004C689E"/>
    <w:rsid w:val="004D2A6B"/>
    <w:rsid w:val="004D39ED"/>
    <w:rsid w:val="004D3D3C"/>
    <w:rsid w:val="004D52F5"/>
    <w:rsid w:val="004D537B"/>
    <w:rsid w:val="004D632D"/>
    <w:rsid w:val="004D77D5"/>
    <w:rsid w:val="004D7A7E"/>
    <w:rsid w:val="004E04EC"/>
    <w:rsid w:val="004E0917"/>
    <w:rsid w:val="004E1592"/>
    <w:rsid w:val="004E17D7"/>
    <w:rsid w:val="004E1900"/>
    <w:rsid w:val="004E1BD7"/>
    <w:rsid w:val="004E32B9"/>
    <w:rsid w:val="004E6121"/>
    <w:rsid w:val="004E77EF"/>
    <w:rsid w:val="004F08C1"/>
    <w:rsid w:val="004F1C09"/>
    <w:rsid w:val="004F2175"/>
    <w:rsid w:val="004F30CF"/>
    <w:rsid w:val="004F47F9"/>
    <w:rsid w:val="004F53E4"/>
    <w:rsid w:val="004F5A90"/>
    <w:rsid w:val="004F614B"/>
    <w:rsid w:val="004F783A"/>
    <w:rsid w:val="00500562"/>
    <w:rsid w:val="005006ED"/>
    <w:rsid w:val="00501140"/>
    <w:rsid w:val="005027B1"/>
    <w:rsid w:val="00503266"/>
    <w:rsid w:val="005037F8"/>
    <w:rsid w:val="005051BE"/>
    <w:rsid w:val="00507B47"/>
    <w:rsid w:val="00507BAD"/>
    <w:rsid w:val="00511797"/>
    <w:rsid w:val="00514E1D"/>
    <w:rsid w:val="00515239"/>
    <w:rsid w:val="00515BF9"/>
    <w:rsid w:val="005168CF"/>
    <w:rsid w:val="00516957"/>
    <w:rsid w:val="00520123"/>
    <w:rsid w:val="005205FD"/>
    <w:rsid w:val="00520668"/>
    <w:rsid w:val="005215F9"/>
    <w:rsid w:val="00522ECB"/>
    <w:rsid w:val="005233CD"/>
    <w:rsid w:val="005238C9"/>
    <w:rsid w:val="005239CA"/>
    <w:rsid w:val="00523D95"/>
    <w:rsid w:val="00524637"/>
    <w:rsid w:val="00524BB5"/>
    <w:rsid w:val="00524C05"/>
    <w:rsid w:val="005253CA"/>
    <w:rsid w:val="005257C8"/>
    <w:rsid w:val="00525BBD"/>
    <w:rsid w:val="0052743D"/>
    <w:rsid w:val="00527A9C"/>
    <w:rsid w:val="005300C0"/>
    <w:rsid w:val="00530276"/>
    <w:rsid w:val="005306C9"/>
    <w:rsid w:val="005318DA"/>
    <w:rsid w:val="00531D26"/>
    <w:rsid w:val="0053296E"/>
    <w:rsid w:val="00534974"/>
    <w:rsid w:val="00535088"/>
    <w:rsid w:val="00535143"/>
    <w:rsid w:val="0053645D"/>
    <w:rsid w:val="00536A93"/>
    <w:rsid w:val="00537110"/>
    <w:rsid w:val="00537147"/>
    <w:rsid w:val="00541A66"/>
    <w:rsid w:val="00542DE1"/>
    <w:rsid w:val="0054377C"/>
    <w:rsid w:val="00545458"/>
    <w:rsid w:val="0054583C"/>
    <w:rsid w:val="005466CC"/>
    <w:rsid w:val="0054676A"/>
    <w:rsid w:val="00547BB5"/>
    <w:rsid w:val="00550591"/>
    <w:rsid w:val="00550740"/>
    <w:rsid w:val="00551200"/>
    <w:rsid w:val="005512D5"/>
    <w:rsid w:val="00552BA0"/>
    <w:rsid w:val="00554E7D"/>
    <w:rsid w:val="00555723"/>
    <w:rsid w:val="00555DBB"/>
    <w:rsid w:val="00557233"/>
    <w:rsid w:val="00560AAD"/>
    <w:rsid w:val="0056172C"/>
    <w:rsid w:val="00562B3A"/>
    <w:rsid w:val="0056346D"/>
    <w:rsid w:val="00563A2A"/>
    <w:rsid w:val="00564586"/>
    <w:rsid w:val="005650F3"/>
    <w:rsid w:val="00566403"/>
    <w:rsid w:val="00567DCD"/>
    <w:rsid w:val="00570AD4"/>
    <w:rsid w:val="00570FA3"/>
    <w:rsid w:val="00571F92"/>
    <w:rsid w:val="005727D8"/>
    <w:rsid w:val="00573096"/>
    <w:rsid w:val="00573DC6"/>
    <w:rsid w:val="00573E67"/>
    <w:rsid w:val="00574200"/>
    <w:rsid w:val="00576237"/>
    <w:rsid w:val="00576247"/>
    <w:rsid w:val="00576B46"/>
    <w:rsid w:val="00576F45"/>
    <w:rsid w:val="00580D8C"/>
    <w:rsid w:val="00581F2A"/>
    <w:rsid w:val="00581F62"/>
    <w:rsid w:val="00583981"/>
    <w:rsid w:val="005849E7"/>
    <w:rsid w:val="00586156"/>
    <w:rsid w:val="00587149"/>
    <w:rsid w:val="00587CF0"/>
    <w:rsid w:val="005905D2"/>
    <w:rsid w:val="00590D93"/>
    <w:rsid w:val="00591142"/>
    <w:rsid w:val="00592832"/>
    <w:rsid w:val="00593085"/>
    <w:rsid w:val="00594C35"/>
    <w:rsid w:val="005967B8"/>
    <w:rsid w:val="00597970"/>
    <w:rsid w:val="005A09AF"/>
    <w:rsid w:val="005A0FD7"/>
    <w:rsid w:val="005A37B7"/>
    <w:rsid w:val="005A3FEB"/>
    <w:rsid w:val="005A444E"/>
    <w:rsid w:val="005A445D"/>
    <w:rsid w:val="005A475A"/>
    <w:rsid w:val="005A5019"/>
    <w:rsid w:val="005A5CD7"/>
    <w:rsid w:val="005A5EB7"/>
    <w:rsid w:val="005A6422"/>
    <w:rsid w:val="005A71E8"/>
    <w:rsid w:val="005A7B5A"/>
    <w:rsid w:val="005A7B99"/>
    <w:rsid w:val="005B097D"/>
    <w:rsid w:val="005B1337"/>
    <w:rsid w:val="005B1E9D"/>
    <w:rsid w:val="005B2CCA"/>
    <w:rsid w:val="005B2D61"/>
    <w:rsid w:val="005B3444"/>
    <w:rsid w:val="005B5D82"/>
    <w:rsid w:val="005B7BC2"/>
    <w:rsid w:val="005C045F"/>
    <w:rsid w:val="005C0C94"/>
    <w:rsid w:val="005C15FF"/>
    <w:rsid w:val="005C1807"/>
    <w:rsid w:val="005C241C"/>
    <w:rsid w:val="005C29F8"/>
    <w:rsid w:val="005C2E3F"/>
    <w:rsid w:val="005C3A31"/>
    <w:rsid w:val="005C3E53"/>
    <w:rsid w:val="005C43E2"/>
    <w:rsid w:val="005C453B"/>
    <w:rsid w:val="005C457B"/>
    <w:rsid w:val="005C6086"/>
    <w:rsid w:val="005C65C9"/>
    <w:rsid w:val="005C7241"/>
    <w:rsid w:val="005D03B8"/>
    <w:rsid w:val="005D2FA9"/>
    <w:rsid w:val="005D33A8"/>
    <w:rsid w:val="005D61D3"/>
    <w:rsid w:val="005E0706"/>
    <w:rsid w:val="005E0719"/>
    <w:rsid w:val="005E1342"/>
    <w:rsid w:val="005E1BEB"/>
    <w:rsid w:val="005E1F27"/>
    <w:rsid w:val="005E3AF4"/>
    <w:rsid w:val="005E502C"/>
    <w:rsid w:val="005E560A"/>
    <w:rsid w:val="005E6453"/>
    <w:rsid w:val="005E651B"/>
    <w:rsid w:val="005F02FE"/>
    <w:rsid w:val="005F08CD"/>
    <w:rsid w:val="005F0F86"/>
    <w:rsid w:val="005F1793"/>
    <w:rsid w:val="005F1A19"/>
    <w:rsid w:val="005F232F"/>
    <w:rsid w:val="005F745B"/>
    <w:rsid w:val="00600310"/>
    <w:rsid w:val="00600FCF"/>
    <w:rsid w:val="006024D9"/>
    <w:rsid w:val="00602E25"/>
    <w:rsid w:val="00604A2C"/>
    <w:rsid w:val="0060609B"/>
    <w:rsid w:val="0060609D"/>
    <w:rsid w:val="006073C5"/>
    <w:rsid w:val="00607693"/>
    <w:rsid w:val="006103A6"/>
    <w:rsid w:val="006105A6"/>
    <w:rsid w:val="00610D8C"/>
    <w:rsid w:val="0061186E"/>
    <w:rsid w:val="0061422B"/>
    <w:rsid w:val="006170B4"/>
    <w:rsid w:val="0061720A"/>
    <w:rsid w:val="00617F8B"/>
    <w:rsid w:val="00621420"/>
    <w:rsid w:val="00622739"/>
    <w:rsid w:val="00623EC9"/>
    <w:rsid w:val="0062441F"/>
    <w:rsid w:val="00625A6A"/>
    <w:rsid w:val="00625EB2"/>
    <w:rsid w:val="0062682A"/>
    <w:rsid w:val="00631D8A"/>
    <w:rsid w:val="00632B6F"/>
    <w:rsid w:val="00632F19"/>
    <w:rsid w:val="00635B34"/>
    <w:rsid w:val="006368D0"/>
    <w:rsid w:val="00636993"/>
    <w:rsid w:val="006374CC"/>
    <w:rsid w:val="0063792A"/>
    <w:rsid w:val="00637CFF"/>
    <w:rsid w:val="00640E34"/>
    <w:rsid w:val="006419B5"/>
    <w:rsid w:val="00643C88"/>
    <w:rsid w:val="0064476C"/>
    <w:rsid w:val="00646909"/>
    <w:rsid w:val="00646A09"/>
    <w:rsid w:val="00646D9E"/>
    <w:rsid w:val="00646F44"/>
    <w:rsid w:val="00647BF5"/>
    <w:rsid w:val="00647F42"/>
    <w:rsid w:val="00647F8F"/>
    <w:rsid w:val="0065471D"/>
    <w:rsid w:val="00655930"/>
    <w:rsid w:val="006566E5"/>
    <w:rsid w:val="00656C42"/>
    <w:rsid w:val="006573A2"/>
    <w:rsid w:val="00657CF3"/>
    <w:rsid w:val="0066007B"/>
    <w:rsid w:val="00663A0A"/>
    <w:rsid w:val="006661DF"/>
    <w:rsid w:val="00666342"/>
    <w:rsid w:val="00666A95"/>
    <w:rsid w:val="00667FE1"/>
    <w:rsid w:val="00670D95"/>
    <w:rsid w:val="00671274"/>
    <w:rsid w:val="006718C5"/>
    <w:rsid w:val="00671B96"/>
    <w:rsid w:val="00671BEA"/>
    <w:rsid w:val="006733C4"/>
    <w:rsid w:val="006733CC"/>
    <w:rsid w:val="006733D6"/>
    <w:rsid w:val="00673AA6"/>
    <w:rsid w:val="006748DB"/>
    <w:rsid w:val="00675AF8"/>
    <w:rsid w:val="00676356"/>
    <w:rsid w:val="006800EF"/>
    <w:rsid w:val="00680D3B"/>
    <w:rsid w:val="00681AC7"/>
    <w:rsid w:val="006831AA"/>
    <w:rsid w:val="00683B8B"/>
    <w:rsid w:val="006850BE"/>
    <w:rsid w:val="006869DC"/>
    <w:rsid w:val="00686B4D"/>
    <w:rsid w:val="00691A3A"/>
    <w:rsid w:val="00691ACF"/>
    <w:rsid w:val="00691E9E"/>
    <w:rsid w:val="0069239A"/>
    <w:rsid w:val="0069253F"/>
    <w:rsid w:val="006927A9"/>
    <w:rsid w:val="006932EF"/>
    <w:rsid w:val="006933B2"/>
    <w:rsid w:val="006933FF"/>
    <w:rsid w:val="006939DB"/>
    <w:rsid w:val="006946AE"/>
    <w:rsid w:val="00697245"/>
    <w:rsid w:val="006974B9"/>
    <w:rsid w:val="006979FD"/>
    <w:rsid w:val="00697AE1"/>
    <w:rsid w:val="00697CD2"/>
    <w:rsid w:val="00697EFE"/>
    <w:rsid w:val="006A02DD"/>
    <w:rsid w:val="006A205F"/>
    <w:rsid w:val="006A3F90"/>
    <w:rsid w:val="006A43D9"/>
    <w:rsid w:val="006A4BD1"/>
    <w:rsid w:val="006A5C3B"/>
    <w:rsid w:val="006A6C7B"/>
    <w:rsid w:val="006A6CE8"/>
    <w:rsid w:val="006A739B"/>
    <w:rsid w:val="006A7792"/>
    <w:rsid w:val="006B09B8"/>
    <w:rsid w:val="006B1A8F"/>
    <w:rsid w:val="006B1D49"/>
    <w:rsid w:val="006B25AE"/>
    <w:rsid w:val="006B26A5"/>
    <w:rsid w:val="006B26DE"/>
    <w:rsid w:val="006B34A9"/>
    <w:rsid w:val="006B5F61"/>
    <w:rsid w:val="006B6636"/>
    <w:rsid w:val="006B6A08"/>
    <w:rsid w:val="006B783E"/>
    <w:rsid w:val="006C2522"/>
    <w:rsid w:val="006C26B3"/>
    <w:rsid w:val="006C3116"/>
    <w:rsid w:val="006C6023"/>
    <w:rsid w:val="006C61E3"/>
    <w:rsid w:val="006C6525"/>
    <w:rsid w:val="006C7021"/>
    <w:rsid w:val="006C745D"/>
    <w:rsid w:val="006C7D75"/>
    <w:rsid w:val="006D03E6"/>
    <w:rsid w:val="006D14E7"/>
    <w:rsid w:val="006D20CE"/>
    <w:rsid w:val="006D20D8"/>
    <w:rsid w:val="006D35DF"/>
    <w:rsid w:val="006D4724"/>
    <w:rsid w:val="006D65BA"/>
    <w:rsid w:val="006D72BE"/>
    <w:rsid w:val="006E01DA"/>
    <w:rsid w:val="006E1011"/>
    <w:rsid w:val="006E12AB"/>
    <w:rsid w:val="006E33F1"/>
    <w:rsid w:val="006E3BA3"/>
    <w:rsid w:val="006E3E25"/>
    <w:rsid w:val="006E469A"/>
    <w:rsid w:val="006E6D2A"/>
    <w:rsid w:val="006E7106"/>
    <w:rsid w:val="006F089E"/>
    <w:rsid w:val="006F116A"/>
    <w:rsid w:val="006F37C6"/>
    <w:rsid w:val="006F3823"/>
    <w:rsid w:val="006F43F7"/>
    <w:rsid w:val="006F4D1D"/>
    <w:rsid w:val="006F54F4"/>
    <w:rsid w:val="006F59A8"/>
    <w:rsid w:val="006F5B59"/>
    <w:rsid w:val="006F5C56"/>
    <w:rsid w:val="006F6669"/>
    <w:rsid w:val="00700D92"/>
    <w:rsid w:val="00703933"/>
    <w:rsid w:val="007048E3"/>
    <w:rsid w:val="007051C3"/>
    <w:rsid w:val="00705764"/>
    <w:rsid w:val="00705C2F"/>
    <w:rsid w:val="00710412"/>
    <w:rsid w:val="00710675"/>
    <w:rsid w:val="00710A81"/>
    <w:rsid w:val="00710C72"/>
    <w:rsid w:val="00710EC1"/>
    <w:rsid w:val="0071119D"/>
    <w:rsid w:val="00711E7E"/>
    <w:rsid w:val="007131E8"/>
    <w:rsid w:val="00713625"/>
    <w:rsid w:val="00715C2B"/>
    <w:rsid w:val="007173B5"/>
    <w:rsid w:val="007200CD"/>
    <w:rsid w:val="00720B60"/>
    <w:rsid w:val="00720D91"/>
    <w:rsid w:val="0072235F"/>
    <w:rsid w:val="00722EF8"/>
    <w:rsid w:val="007237C8"/>
    <w:rsid w:val="00724806"/>
    <w:rsid w:val="007267A2"/>
    <w:rsid w:val="00727712"/>
    <w:rsid w:val="00727DD0"/>
    <w:rsid w:val="007307B9"/>
    <w:rsid w:val="00731BC5"/>
    <w:rsid w:val="00732ADA"/>
    <w:rsid w:val="00732EC7"/>
    <w:rsid w:val="007338AF"/>
    <w:rsid w:val="00733B69"/>
    <w:rsid w:val="00734EB3"/>
    <w:rsid w:val="00736B2E"/>
    <w:rsid w:val="007371C1"/>
    <w:rsid w:val="007371EB"/>
    <w:rsid w:val="00740CED"/>
    <w:rsid w:val="0074124B"/>
    <w:rsid w:val="007424B1"/>
    <w:rsid w:val="0074354D"/>
    <w:rsid w:val="00743FC3"/>
    <w:rsid w:val="00744A66"/>
    <w:rsid w:val="00745D74"/>
    <w:rsid w:val="00746566"/>
    <w:rsid w:val="0074694E"/>
    <w:rsid w:val="00747D2C"/>
    <w:rsid w:val="00751132"/>
    <w:rsid w:val="00753B12"/>
    <w:rsid w:val="00753BA1"/>
    <w:rsid w:val="0075407D"/>
    <w:rsid w:val="0075469A"/>
    <w:rsid w:val="007575F9"/>
    <w:rsid w:val="00757985"/>
    <w:rsid w:val="00757994"/>
    <w:rsid w:val="00761B1F"/>
    <w:rsid w:val="00762236"/>
    <w:rsid w:val="007635EE"/>
    <w:rsid w:val="00764841"/>
    <w:rsid w:val="00764FCA"/>
    <w:rsid w:val="007655AF"/>
    <w:rsid w:val="007655E5"/>
    <w:rsid w:val="00765F21"/>
    <w:rsid w:val="007700E6"/>
    <w:rsid w:val="007708E2"/>
    <w:rsid w:val="00770E26"/>
    <w:rsid w:val="00771657"/>
    <w:rsid w:val="0077250D"/>
    <w:rsid w:val="00773896"/>
    <w:rsid w:val="00774664"/>
    <w:rsid w:val="00774F8C"/>
    <w:rsid w:val="0077525C"/>
    <w:rsid w:val="00775898"/>
    <w:rsid w:val="007759D6"/>
    <w:rsid w:val="00776839"/>
    <w:rsid w:val="007770AD"/>
    <w:rsid w:val="00777F7F"/>
    <w:rsid w:val="00780415"/>
    <w:rsid w:val="0078088D"/>
    <w:rsid w:val="00780F85"/>
    <w:rsid w:val="0078170F"/>
    <w:rsid w:val="007826E9"/>
    <w:rsid w:val="0078483F"/>
    <w:rsid w:val="007872D2"/>
    <w:rsid w:val="00790BF4"/>
    <w:rsid w:val="00791558"/>
    <w:rsid w:val="00792C30"/>
    <w:rsid w:val="007953F4"/>
    <w:rsid w:val="007956D5"/>
    <w:rsid w:val="00795F04"/>
    <w:rsid w:val="00796CCB"/>
    <w:rsid w:val="00797101"/>
    <w:rsid w:val="0079784A"/>
    <w:rsid w:val="00797F15"/>
    <w:rsid w:val="007A02D5"/>
    <w:rsid w:val="007A07AD"/>
    <w:rsid w:val="007A0B51"/>
    <w:rsid w:val="007A1A84"/>
    <w:rsid w:val="007A1B04"/>
    <w:rsid w:val="007A1F35"/>
    <w:rsid w:val="007A23AA"/>
    <w:rsid w:val="007A2ACD"/>
    <w:rsid w:val="007A2E39"/>
    <w:rsid w:val="007A371F"/>
    <w:rsid w:val="007A3BFA"/>
    <w:rsid w:val="007A4A85"/>
    <w:rsid w:val="007A6F3E"/>
    <w:rsid w:val="007A6F94"/>
    <w:rsid w:val="007B11E5"/>
    <w:rsid w:val="007B122C"/>
    <w:rsid w:val="007B126B"/>
    <w:rsid w:val="007B145D"/>
    <w:rsid w:val="007B3231"/>
    <w:rsid w:val="007B4350"/>
    <w:rsid w:val="007B56AF"/>
    <w:rsid w:val="007B6136"/>
    <w:rsid w:val="007B6699"/>
    <w:rsid w:val="007B7733"/>
    <w:rsid w:val="007C00A3"/>
    <w:rsid w:val="007C0AFB"/>
    <w:rsid w:val="007C1621"/>
    <w:rsid w:val="007C1BE6"/>
    <w:rsid w:val="007C28DE"/>
    <w:rsid w:val="007C3163"/>
    <w:rsid w:val="007C3A06"/>
    <w:rsid w:val="007C3F7B"/>
    <w:rsid w:val="007C5307"/>
    <w:rsid w:val="007C6197"/>
    <w:rsid w:val="007D1668"/>
    <w:rsid w:val="007D2378"/>
    <w:rsid w:val="007D2E85"/>
    <w:rsid w:val="007D36D1"/>
    <w:rsid w:val="007D434C"/>
    <w:rsid w:val="007D43CF"/>
    <w:rsid w:val="007D4983"/>
    <w:rsid w:val="007D518D"/>
    <w:rsid w:val="007D54FA"/>
    <w:rsid w:val="007D57C0"/>
    <w:rsid w:val="007D6F8C"/>
    <w:rsid w:val="007E07BF"/>
    <w:rsid w:val="007E095C"/>
    <w:rsid w:val="007E0DD5"/>
    <w:rsid w:val="007E1B05"/>
    <w:rsid w:val="007E1E36"/>
    <w:rsid w:val="007E253F"/>
    <w:rsid w:val="007E25E2"/>
    <w:rsid w:val="007E3841"/>
    <w:rsid w:val="007E4067"/>
    <w:rsid w:val="007E55E1"/>
    <w:rsid w:val="007E5B7E"/>
    <w:rsid w:val="007E600D"/>
    <w:rsid w:val="007E6865"/>
    <w:rsid w:val="007E6FBA"/>
    <w:rsid w:val="007E7C36"/>
    <w:rsid w:val="007F0C04"/>
    <w:rsid w:val="007F263F"/>
    <w:rsid w:val="007F2678"/>
    <w:rsid w:val="007F3159"/>
    <w:rsid w:val="007F3339"/>
    <w:rsid w:val="007F3A59"/>
    <w:rsid w:val="007F3ACE"/>
    <w:rsid w:val="007F4D3D"/>
    <w:rsid w:val="007F5313"/>
    <w:rsid w:val="007F533F"/>
    <w:rsid w:val="007F5595"/>
    <w:rsid w:val="007F5999"/>
    <w:rsid w:val="008001BF"/>
    <w:rsid w:val="00800525"/>
    <w:rsid w:val="008006B5"/>
    <w:rsid w:val="00800B73"/>
    <w:rsid w:val="00801365"/>
    <w:rsid w:val="00801DD8"/>
    <w:rsid w:val="0080261F"/>
    <w:rsid w:val="0080281D"/>
    <w:rsid w:val="00804398"/>
    <w:rsid w:val="0080598E"/>
    <w:rsid w:val="00805D70"/>
    <w:rsid w:val="00806F3F"/>
    <w:rsid w:val="008075E0"/>
    <w:rsid w:val="00810DEC"/>
    <w:rsid w:val="008123B6"/>
    <w:rsid w:val="00812DCF"/>
    <w:rsid w:val="00813C9E"/>
    <w:rsid w:val="00814FF6"/>
    <w:rsid w:val="00815E7D"/>
    <w:rsid w:val="00817225"/>
    <w:rsid w:val="008206E4"/>
    <w:rsid w:val="00820BFA"/>
    <w:rsid w:val="008217D5"/>
    <w:rsid w:val="00821C9C"/>
    <w:rsid w:val="00821F5E"/>
    <w:rsid w:val="00823A9C"/>
    <w:rsid w:val="00824FE5"/>
    <w:rsid w:val="00830FDE"/>
    <w:rsid w:val="008310AE"/>
    <w:rsid w:val="00831635"/>
    <w:rsid w:val="0083229D"/>
    <w:rsid w:val="00832E70"/>
    <w:rsid w:val="00832FAA"/>
    <w:rsid w:val="008341A8"/>
    <w:rsid w:val="00834508"/>
    <w:rsid w:val="0083504B"/>
    <w:rsid w:val="008355B7"/>
    <w:rsid w:val="0083597E"/>
    <w:rsid w:val="00835B8A"/>
    <w:rsid w:val="00836DF3"/>
    <w:rsid w:val="00837B73"/>
    <w:rsid w:val="00837FBE"/>
    <w:rsid w:val="00840115"/>
    <w:rsid w:val="00840755"/>
    <w:rsid w:val="008410E5"/>
    <w:rsid w:val="00841B07"/>
    <w:rsid w:val="00841C73"/>
    <w:rsid w:val="00844945"/>
    <w:rsid w:val="008459DB"/>
    <w:rsid w:val="0085001F"/>
    <w:rsid w:val="00852F00"/>
    <w:rsid w:val="00854001"/>
    <w:rsid w:val="00854754"/>
    <w:rsid w:val="00854BF0"/>
    <w:rsid w:val="00855F4D"/>
    <w:rsid w:val="00856112"/>
    <w:rsid w:val="00857446"/>
    <w:rsid w:val="008600C8"/>
    <w:rsid w:val="0086027B"/>
    <w:rsid w:val="00860B9A"/>
    <w:rsid w:val="00860E0D"/>
    <w:rsid w:val="0086202D"/>
    <w:rsid w:val="008626D9"/>
    <w:rsid w:val="0086333B"/>
    <w:rsid w:val="00864AC0"/>
    <w:rsid w:val="00864AE9"/>
    <w:rsid w:val="00864F21"/>
    <w:rsid w:val="0086674A"/>
    <w:rsid w:val="00870242"/>
    <w:rsid w:val="008702F6"/>
    <w:rsid w:val="00870960"/>
    <w:rsid w:val="00871018"/>
    <w:rsid w:val="008713AD"/>
    <w:rsid w:val="00871E10"/>
    <w:rsid w:val="008726FE"/>
    <w:rsid w:val="008737B5"/>
    <w:rsid w:val="00873CC4"/>
    <w:rsid w:val="008755A4"/>
    <w:rsid w:val="00875C67"/>
    <w:rsid w:val="008761B2"/>
    <w:rsid w:val="00877B8C"/>
    <w:rsid w:val="0088009B"/>
    <w:rsid w:val="008802AA"/>
    <w:rsid w:val="008809F2"/>
    <w:rsid w:val="00881333"/>
    <w:rsid w:val="0088164C"/>
    <w:rsid w:val="008817B8"/>
    <w:rsid w:val="00882341"/>
    <w:rsid w:val="008844E5"/>
    <w:rsid w:val="00884AAD"/>
    <w:rsid w:val="008857C6"/>
    <w:rsid w:val="00885E9C"/>
    <w:rsid w:val="008861BE"/>
    <w:rsid w:val="0088754E"/>
    <w:rsid w:val="00887C22"/>
    <w:rsid w:val="00890C10"/>
    <w:rsid w:val="00890D53"/>
    <w:rsid w:val="0089315A"/>
    <w:rsid w:val="00893202"/>
    <w:rsid w:val="00893382"/>
    <w:rsid w:val="00893EE3"/>
    <w:rsid w:val="00895192"/>
    <w:rsid w:val="00895B4A"/>
    <w:rsid w:val="00896834"/>
    <w:rsid w:val="008971D7"/>
    <w:rsid w:val="00897F0B"/>
    <w:rsid w:val="008A2D4A"/>
    <w:rsid w:val="008A2F93"/>
    <w:rsid w:val="008A3616"/>
    <w:rsid w:val="008A38B8"/>
    <w:rsid w:val="008A3AE5"/>
    <w:rsid w:val="008A3CB2"/>
    <w:rsid w:val="008A46ED"/>
    <w:rsid w:val="008A49EE"/>
    <w:rsid w:val="008B0E80"/>
    <w:rsid w:val="008B2BF7"/>
    <w:rsid w:val="008B4071"/>
    <w:rsid w:val="008B450B"/>
    <w:rsid w:val="008B477D"/>
    <w:rsid w:val="008B6CC3"/>
    <w:rsid w:val="008B7A5F"/>
    <w:rsid w:val="008C2270"/>
    <w:rsid w:val="008C2835"/>
    <w:rsid w:val="008C356F"/>
    <w:rsid w:val="008C41C7"/>
    <w:rsid w:val="008C4957"/>
    <w:rsid w:val="008C4D90"/>
    <w:rsid w:val="008C7337"/>
    <w:rsid w:val="008C7489"/>
    <w:rsid w:val="008C7C14"/>
    <w:rsid w:val="008D0D8C"/>
    <w:rsid w:val="008D1787"/>
    <w:rsid w:val="008D2A38"/>
    <w:rsid w:val="008D2A60"/>
    <w:rsid w:val="008D3996"/>
    <w:rsid w:val="008D3FE8"/>
    <w:rsid w:val="008D5042"/>
    <w:rsid w:val="008D53CB"/>
    <w:rsid w:val="008D58F3"/>
    <w:rsid w:val="008E0312"/>
    <w:rsid w:val="008E0876"/>
    <w:rsid w:val="008E28AC"/>
    <w:rsid w:val="008E33BE"/>
    <w:rsid w:val="008E3A4C"/>
    <w:rsid w:val="008E441F"/>
    <w:rsid w:val="008E4599"/>
    <w:rsid w:val="008E4DEE"/>
    <w:rsid w:val="008E561B"/>
    <w:rsid w:val="008E5759"/>
    <w:rsid w:val="008F0C12"/>
    <w:rsid w:val="008F1B29"/>
    <w:rsid w:val="008F22EE"/>
    <w:rsid w:val="008F3ADF"/>
    <w:rsid w:val="008F4045"/>
    <w:rsid w:val="008F4C6D"/>
    <w:rsid w:val="008F620C"/>
    <w:rsid w:val="008F7AE8"/>
    <w:rsid w:val="008F7F44"/>
    <w:rsid w:val="0090274A"/>
    <w:rsid w:val="00902CB1"/>
    <w:rsid w:val="009040AD"/>
    <w:rsid w:val="00904F34"/>
    <w:rsid w:val="00906A09"/>
    <w:rsid w:val="00906EFD"/>
    <w:rsid w:val="009077D3"/>
    <w:rsid w:val="00907C32"/>
    <w:rsid w:val="00907E04"/>
    <w:rsid w:val="00907F79"/>
    <w:rsid w:val="0091050C"/>
    <w:rsid w:val="00914650"/>
    <w:rsid w:val="0091465C"/>
    <w:rsid w:val="00914AB5"/>
    <w:rsid w:val="00915132"/>
    <w:rsid w:val="009154A9"/>
    <w:rsid w:val="00916207"/>
    <w:rsid w:val="00916D2C"/>
    <w:rsid w:val="00917141"/>
    <w:rsid w:val="009177E2"/>
    <w:rsid w:val="009216DE"/>
    <w:rsid w:val="00921F7D"/>
    <w:rsid w:val="00922FCE"/>
    <w:rsid w:val="00925225"/>
    <w:rsid w:val="00925517"/>
    <w:rsid w:val="009261EE"/>
    <w:rsid w:val="00926AE8"/>
    <w:rsid w:val="00927F3E"/>
    <w:rsid w:val="009301D2"/>
    <w:rsid w:val="00932093"/>
    <w:rsid w:val="00934254"/>
    <w:rsid w:val="0093481F"/>
    <w:rsid w:val="00935F53"/>
    <w:rsid w:val="009360BC"/>
    <w:rsid w:val="00936574"/>
    <w:rsid w:val="0093754C"/>
    <w:rsid w:val="009378A8"/>
    <w:rsid w:val="00940449"/>
    <w:rsid w:val="0094129B"/>
    <w:rsid w:val="00941533"/>
    <w:rsid w:val="00941915"/>
    <w:rsid w:val="00946D71"/>
    <w:rsid w:val="00946F00"/>
    <w:rsid w:val="009470A7"/>
    <w:rsid w:val="00947814"/>
    <w:rsid w:val="00947948"/>
    <w:rsid w:val="00950739"/>
    <w:rsid w:val="00952B61"/>
    <w:rsid w:val="00952D19"/>
    <w:rsid w:val="00953171"/>
    <w:rsid w:val="00954C6E"/>
    <w:rsid w:val="00956139"/>
    <w:rsid w:val="00956A4E"/>
    <w:rsid w:val="009571C9"/>
    <w:rsid w:val="009572AC"/>
    <w:rsid w:val="00957347"/>
    <w:rsid w:val="00957F34"/>
    <w:rsid w:val="00960607"/>
    <w:rsid w:val="009616D1"/>
    <w:rsid w:val="00961F99"/>
    <w:rsid w:val="009631D6"/>
    <w:rsid w:val="00963DE6"/>
    <w:rsid w:val="00965CB0"/>
    <w:rsid w:val="00965F85"/>
    <w:rsid w:val="00966E8C"/>
    <w:rsid w:val="009723AA"/>
    <w:rsid w:val="00972BAE"/>
    <w:rsid w:val="00972D21"/>
    <w:rsid w:val="009732C4"/>
    <w:rsid w:val="00973AAA"/>
    <w:rsid w:val="00974140"/>
    <w:rsid w:val="009747A1"/>
    <w:rsid w:val="009762E8"/>
    <w:rsid w:val="009779F2"/>
    <w:rsid w:val="00977D82"/>
    <w:rsid w:val="0098043E"/>
    <w:rsid w:val="00980698"/>
    <w:rsid w:val="00980C88"/>
    <w:rsid w:val="00981541"/>
    <w:rsid w:val="00982204"/>
    <w:rsid w:val="00982C00"/>
    <w:rsid w:val="009844F2"/>
    <w:rsid w:val="00984EF8"/>
    <w:rsid w:val="009857A1"/>
    <w:rsid w:val="00986128"/>
    <w:rsid w:val="00986301"/>
    <w:rsid w:val="00986B4B"/>
    <w:rsid w:val="009874E0"/>
    <w:rsid w:val="0098780D"/>
    <w:rsid w:val="00987B89"/>
    <w:rsid w:val="00987C67"/>
    <w:rsid w:val="009901D5"/>
    <w:rsid w:val="00990CD1"/>
    <w:rsid w:val="00990DDA"/>
    <w:rsid w:val="00991017"/>
    <w:rsid w:val="00991F83"/>
    <w:rsid w:val="0099226B"/>
    <w:rsid w:val="00992402"/>
    <w:rsid w:val="00994807"/>
    <w:rsid w:val="00996694"/>
    <w:rsid w:val="009975E3"/>
    <w:rsid w:val="009A18EA"/>
    <w:rsid w:val="009A323F"/>
    <w:rsid w:val="009A4229"/>
    <w:rsid w:val="009A4513"/>
    <w:rsid w:val="009A47F0"/>
    <w:rsid w:val="009A4B13"/>
    <w:rsid w:val="009A68BF"/>
    <w:rsid w:val="009A75E8"/>
    <w:rsid w:val="009A7DAB"/>
    <w:rsid w:val="009A7FB3"/>
    <w:rsid w:val="009B20BF"/>
    <w:rsid w:val="009B41EF"/>
    <w:rsid w:val="009B46D2"/>
    <w:rsid w:val="009B5A91"/>
    <w:rsid w:val="009B63DF"/>
    <w:rsid w:val="009B66DA"/>
    <w:rsid w:val="009B6A3E"/>
    <w:rsid w:val="009B7F7F"/>
    <w:rsid w:val="009C00C7"/>
    <w:rsid w:val="009C0F1E"/>
    <w:rsid w:val="009C13C6"/>
    <w:rsid w:val="009C1E0B"/>
    <w:rsid w:val="009C2DF9"/>
    <w:rsid w:val="009C3B49"/>
    <w:rsid w:val="009C48FA"/>
    <w:rsid w:val="009C5950"/>
    <w:rsid w:val="009D0431"/>
    <w:rsid w:val="009D053B"/>
    <w:rsid w:val="009D0BD4"/>
    <w:rsid w:val="009D13B0"/>
    <w:rsid w:val="009D18A7"/>
    <w:rsid w:val="009D2613"/>
    <w:rsid w:val="009D2AA0"/>
    <w:rsid w:val="009D4025"/>
    <w:rsid w:val="009D58E0"/>
    <w:rsid w:val="009D5BDB"/>
    <w:rsid w:val="009D78A7"/>
    <w:rsid w:val="009E054E"/>
    <w:rsid w:val="009E2E35"/>
    <w:rsid w:val="009E3528"/>
    <w:rsid w:val="009E3F6D"/>
    <w:rsid w:val="009E44DC"/>
    <w:rsid w:val="009E4856"/>
    <w:rsid w:val="009E493E"/>
    <w:rsid w:val="009E4CC8"/>
    <w:rsid w:val="009E57B3"/>
    <w:rsid w:val="009E5BA4"/>
    <w:rsid w:val="009E5C7E"/>
    <w:rsid w:val="009E6272"/>
    <w:rsid w:val="009E62A9"/>
    <w:rsid w:val="009F0A56"/>
    <w:rsid w:val="009F1158"/>
    <w:rsid w:val="009F2CB3"/>
    <w:rsid w:val="009F47D4"/>
    <w:rsid w:val="009F47EC"/>
    <w:rsid w:val="009F4D58"/>
    <w:rsid w:val="009F4E74"/>
    <w:rsid w:val="009F532D"/>
    <w:rsid w:val="009F6691"/>
    <w:rsid w:val="00A000C4"/>
    <w:rsid w:val="00A00AE0"/>
    <w:rsid w:val="00A00C79"/>
    <w:rsid w:val="00A0228B"/>
    <w:rsid w:val="00A03269"/>
    <w:rsid w:val="00A0371C"/>
    <w:rsid w:val="00A03D10"/>
    <w:rsid w:val="00A0625C"/>
    <w:rsid w:val="00A06F1E"/>
    <w:rsid w:val="00A06F47"/>
    <w:rsid w:val="00A072D2"/>
    <w:rsid w:val="00A07ACE"/>
    <w:rsid w:val="00A1036F"/>
    <w:rsid w:val="00A10FF8"/>
    <w:rsid w:val="00A11E91"/>
    <w:rsid w:val="00A12299"/>
    <w:rsid w:val="00A13A3E"/>
    <w:rsid w:val="00A14615"/>
    <w:rsid w:val="00A1570F"/>
    <w:rsid w:val="00A15820"/>
    <w:rsid w:val="00A1657E"/>
    <w:rsid w:val="00A168CB"/>
    <w:rsid w:val="00A17D5B"/>
    <w:rsid w:val="00A220E8"/>
    <w:rsid w:val="00A222A4"/>
    <w:rsid w:val="00A22673"/>
    <w:rsid w:val="00A23554"/>
    <w:rsid w:val="00A238BE"/>
    <w:rsid w:val="00A23A22"/>
    <w:rsid w:val="00A24F20"/>
    <w:rsid w:val="00A2574A"/>
    <w:rsid w:val="00A25B8A"/>
    <w:rsid w:val="00A2798A"/>
    <w:rsid w:val="00A318D4"/>
    <w:rsid w:val="00A31D73"/>
    <w:rsid w:val="00A34204"/>
    <w:rsid w:val="00A348E2"/>
    <w:rsid w:val="00A349B9"/>
    <w:rsid w:val="00A350B6"/>
    <w:rsid w:val="00A352E6"/>
    <w:rsid w:val="00A3647B"/>
    <w:rsid w:val="00A36D44"/>
    <w:rsid w:val="00A37720"/>
    <w:rsid w:val="00A37B47"/>
    <w:rsid w:val="00A401F3"/>
    <w:rsid w:val="00A40661"/>
    <w:rsid w:val="00A40777"/>
    <w:rsid w:val="00A4201E"/>
    <w:rsid w:val="00A43277"/>
    <w:rsid w:val="00A44709"/>
    <w:rsid w:val="00A45A90"/>
    <w:rsid w:val="00A45FD9"/>
    <w:rsid w:val="00A47A5E"/>
    <w:rsid w:val="00A5120A"/>
    <w:rsid w:val="00A52940"/>
    <w:rsid w:val="00A52D27"/>
    <w:rsid w:val="00A531DC"/>
    <w:rsid w:val="00A5344C"/>
    <w:rsid w:val="00A53C92"/>
    <w:rsid w:val="00A53E31"/>
    <w:rsid w:val="00A54201"/>
    <w:rsid w:val="00A548CE"/>
    <w:rsid w:val="00A55E34"/>
    <w:rsid w:val="00A573EC"/>
    <w:rsid w:val="00A610BB"/>
    <w:rsid w:val="00A61FC8"/>
    <w:rsid w:val="00A62430"/>
    <w:rsid w:val="00A625CF"/>
    <w:rsid w:val="00A62D31"/>
    <w:rsid w:val="00A63D8A"/>
    <w:rsid w:val="00A63DDE"/>
    <w:rsid w:val="00A64344"/>
    <w:rsid w:val="00A64EB6"/>
    <w:rsid w:val="00A652E9"/>
    <w:rsid w:val="00A66468"/>
    <w:rsid w:val="00A670F8"/>
    <w:rsid w:val="00A675FA"/>
    <w:rsid w:val="00A67DBA"/>
    <w:rsid w:val="00A708EF"/>
    <w:rsid w:val="00A7190B"/>
    <w:rsid w:val="00A72B9D"/>
    <w:rsid w:val="00A72D82"/>
    <w:rsid w:val="00A73450"/>
    <w:rsid w:val="00A7494A"/>
    <w:rsid w:val="00A766FC"/>
    <w:rsid w:val="00A76E4E"/>
    <w:rsid w:val="00A77338"/>
    <w:rsid w:val="00A804A4"/>
    <w:rsid w:val="00A81C91"/>
    <w:rsid w:val="00A822BA"/>
    <w:rsid w:val="00A8680C"/>
    <w:rsid w:val="00A87E7B"/>
    <w:rsid w:val="00A87FA0"/>
    <w:rsid w:val="00A90A1E"/>
    <w:rsid w:val="00A9241E"/>
    <w:rsid w:val="00A93C88"/>
    <w:rsid w:val="00A948CE"/>
    <w:rsid w:val="00A949FE"/>
    <w:rsid w:val="00A95BAB"/>
    <w:rsid w:val="00A95CE3"/>
    <w:rsid w:val="00A95E08"/>
    <w:rsid w:val="00A96C7F"/>
    <w:rsid w:val="00AA08EB"/>
    <w:rsid w:val="00AA2B51"/>
    <w:rsid w:val="00AA31B0"/>
    <w:rsid w:val="00AA3AFF"/>
    <w:rsid w:val="00AA485B"/>
    <w:rsid w:val="00AA56AD"/>
    <w:rsid w:val="00AA6277"/>
    <w:rsid w:val="00AA75D4"/>
    <w:rsid w:val="00AA7F64"/>
    <w:rsid w:val="00AB15E4"/>
    <w:rsid w:val="00AB3959"/>
    <w:rsid w:val="00AB3CBB"/>
    <w:rsid w:val="00AB65CF"/>
    <w:rsid w:val="00AC0344"/>
    <w:rsid w:val="00AC109C"/>
    <w:rsid w:val="00AC1393"/>
    <w:rsid w:val="00AC1B30"/>
    <w:rsid w:val="00AC264B"/>
    <w:rsid w:val="00AC2C77"/>
    <w:rsid w:val="00AC315A"/>
    <w:rsid w:val="00AC3621"/>
    <w:rsid w:val="00AC3FA6"/>
    <w:rsid w:val="00AC4182"/>
    <w:rsid w:val="00AC45D3"/>
    <w:rsid w:val="00AC4CF2"/>
    <w:rsid w:val="00AC514F"/>
    <w:rsid w:val="00AC746D"/>
    <w:rsid w:val="00AD0928"/>
    <w:rsid w:val="00AD0C45"/>
    <w:rsid w:val="00AD155A"/>
    <w:rsid w:val="00AD22A9"/>
    <w:rsid w:val="00AD2A87"/>
    <w:rsid w:val="00AD3065"/>
    <w:rsid w:val="00AD3865"/>
    <w:rsid w:val="00AD39C9"/>
    <w:rsid w:val="00AD45DA"/>
    <w:rsid w:val="00AD4849"/>
    <w:rsid w:val="00AD4FA0"/>
    <w:rsid w:val="00AD5C65"/>
    <w:rsid w:val="00AD7460"/>
    <w:rsid w:val="00AD7AA2"/>
    <w:rsid w:val="00AD7B36"/>
    <w:rsid w:val="00AE0391"/>
    <w:rsid w:val="00AE127E"/>
    <w:rsid w:val="00AE26AB"/>
    <w:rsid w:val="00AE2ED8"/>
    <w:rsid w:val="00AE3A4C"/>
    <w:rsid w:val="00AE3EEA"/>
    <w:rsid w:val="00AE3F3A"/>
    <w:rsid w:val="00AE402E"/>
    <w:rsid w:val="00AE548C"/>
    <w:rsid w:val="00AE6526"/>
    <w:rsid w:val="00AE6615"/>
    <w:rsid w:val="00AE74D1"/>
    <w:rsid w:val="00AE7AFF"/>
    <w:rsid w:val="00AF0E03"/>
    <w:rsid w:val="00AF1FAB"/>
    <w:rsid w:val="00AF30F8"/>
    <w:rsid w:val="00AF33B0"/>
    <w:rsid w:val="00AF3EFB"/>
    <w:rsid w:val="00AF5300"/>
    <w:rsid w:val="00AF62AD"/>
    <w:rsid w:val="00AF631E"/>
    <w:rsid w:val="00AF67AA"/>
    <w:rsid w:val="00AF6AD9"/>
    <w:rsid w:val="00AF6BDA"/>
    <w:rsid w:val="00AF7244"/>
    <w:rsid w:val="00AF77DC"/>
    <w:rsid w:val="00AF7DB9"/>
    <w:rsid w:val="00B002DB"/>
    <w:rsid w:val="00B00BD6"/>
    <w:rsid w:val="00B029EF"/>
    <w:rsid w:val="00B02FCA"/>
    <w:rsid w:val="00B03FA9"/>
    <w:rsid w:val="00B04601"/>
    <w:rsid w:val="00B05ED3"/>
    <w:rsid w:val="00B104E6"/>
    <w:rsid w:val="00B11045"/>
    <w:rsid w:val="00B11362"/>
    <w:rsid w:val="00B11D2B"/>
    <w:rsid w:val="00B11E0B"/>
    <w:rsid w:val="00B13B8F"/>
    <w:rsid w:val="00B140EC"/>
    <w:rsid w:val="00B14882"/>
    <w:rsid w:val="00B151F8"/>
    <w:rsid w:val="00B155DB"/>
    <w:rsid w:val="00B157C9"/>
    <w:rsid w:val="00B17D7E"/>
    <w:rsid w:val="00B20CB7"/>
    <w:rsid w:val="00B215FD"/>
    <w:rsid w:val="00B22889"/>
    <w:rsid w:val="00B243A3"/>
    <w:rsid w:val="00B247AA"/>
    <w:rsid w:val="00B24AB4"/>
    <w:rsid w:val="00B2621A"/>
    <w:rsid w:val="00B26757"/>
    <w:rsid w:val="00B306E4"/>
    <w:rsid w:val="00B3117A"/>
    <w:rsid w:val="00B316FD"/>
    <w:rsid w:val="00B3363D"/>
    <w:rsid w:val="00B346C8"/>
    <w:rsid w:val="00B35CB5"/>
    <w:rsid w:val="00B35DCF"/>
    <w:rsid w:val="00B3706C"/>
    <w:rsid w:val="00B37080"/>
    <w:rsid w:val="00B407EA"/>
    <w:rsid w:val="00B41D75"/>
    <w:rsid w:val="00B420C8"/>
    <w:rsid w:val="00B42817"/>
    <w:rsid w:val="00B4358A"/>
    <w:rsid w:val="00B43B0D"/>
    <w:rsid w:val="00B43B65"/>
    <w:rsid w:val="00B43BD9"/>
    <w:rsid w:val="00B44777"/>
    <w:rsid w:val="00B466E6"/>
    <w:rsid w:val="00B4672E"/>
    <w:rsid w:val="00B46749"/>
    <w:rsid w:val="00B475D2"/>
    <w:rsid w:val="00B479B0"/>
    <w:rsid w:val="00B47C95"/>
    <w:rsid w:val="00B50DD1"/>
    <w:rsid w:val="00B559D1"/>
    <w:rsid w:val="00B55C55"/>
    <w:rsid w:val="00B60B37"/>
    <w:rsid w:val="00B61A74"/>
    <w:rsid w:val="00B62E08"/>
    <w:rsid w:val="00B63953"/>
    <w:rsid w:val="00B646FE"/>
    <w:rsid w:val="00B64A0C"/>
    <w:rsid w:val="00B64C89"/>
    <w:rsid w:val="00B65491"/>
    <w:rsid w:val="00B67050"/>
    <w:rsid w:val="00B67053"/>
    <w:rsid w:val="00B67422"/>
    <w:rsid w:val="00B740BB"/>
    <w:rsid w:val="00B74E22"/>
    <w:rsid w:val="00B75076"/>
    <w:rsid w:val="00B7511D"/>
    <w:rsid w:val="00B75279"/>
    <w:rsid w:val="00B75932"/>
    <w:rsid w:val="00B761EA"/>
    <w:rsid w:val="00B77092"/>
    <w:rsid w:val="00B77D27"/>
    <w:rsid w:val="00B77D83"/>
    <w:rsid w:val="00B77FF5"/>
    <w:rsid w:val="00B8042B"/>
    <w:rsid w:val="00B80D50"/>
    <w:rsid w:val="00B80E5F"/>
    <w:rsid w:val="00B80E85"/>
    <w:rsid w:val="00B81EA7"/>
    <w:rsid w:val="00B825E7"/>
    <w:rsid w:val="00B829B5"/>
    <w:rsid w:val="00B86976"/>
    <w:rsid w:val="00B869A8"/>
    <w:rsid w:val="00B90583"/>
    <w:rsid w:val="00B92427"/>
    <w:rsid w:val="00B92961"/>
    <w:rsid w:val="00B93CD0"/>
    <w:rsid w:val="00B94B62"/>
    <w:rsid w:val="00B95200"/>
    <w:rsid w:val="00B955A2"/>
    <w:rsid w:val="00B95D29"/>
    <w:rsid w:val="00B95DD6"/>
    <w:rsid w:val="00B9702B"/>
    <w:rsid w:val="00B9761D"/>
    <w:rsid w:val="00B97CA7"/>
    <w:rsid w:val="00B97F5D"/>
    <w:rsid w:val="00BA36F6"/>
    <w:rsid w:val="00BA38DD"/>
    <w:rsid w:val="00BA3A39"/>
    <w:rsid w:val="00BA3DC6"/>
    <w:rsid w:val="00BA4F3B"/>
    <w:rsid w:val="00BA4FFE"/>
    <w:rsid w:val="00BA527F"/>
    <w:rsid w:val="00BA5C1C"/>
    <w:rsid w:val="00BA6078"/>
    <w:rsid w:val="00BA610D"/>
    <w:rsid w:val="00BA6354"/>
    <w:rsid w:val="00BA7101"/>
    <w:rsid w:val="00BA7CF7"/>
    <w:rsid w:val="00BB0F95"/>
    <w:rsid w:val="00BB286A"/>
    <w:rsid w:val="00BB2B07"/>
    <w:rsid w:val="00BB3784"/>
    <w:rsid w:val="00BB5D8F"/>
    <w:rsid w:val="00BB7238"/>
    <w:rsid w:val="00BC003D"/>
    <w:rsid w:val="00BC01F7"/>
    <w:rsid w:val="00BC173B"/>
    <w:rsid w:val="00BC2845"/>
    <w:rsid w:val="00BC4160"/>
    <w:rsid w:val="00BC6BDB"/>
    <w:rsid w:val="00BC7728"/>
    <w:rsid w:val="00BD21D9"/>
    <w:rsid w:val="00BD45BC"/>
    <w:rsid w:val="00BD48FB"/>
    <w:rsid w:val="00BD4C4A"/>
    <w:rsid w:val="00BD5483"/>
    <w:rsid w:val="00BD5985"/>
    <w:rsid w:val="00BD6C53"/>
    <w:rsid w:val="00BD7378"/>
    <w:rsid w:val="00BE0CE0"/>
    <w:rsid w:val="00BE3AC7"/>
    <w:rsid w:val="00BE49C2"/>
    <w:rsid w:val="00BE4B13"/>
    <w:rsid w:val="00BE5314"/>
    <w:rsid w:val="00BE556C"/>
    <w:rsid w:val="00BE6741"/>
    <w:rsid w:val="00BE6E16"/>
    <w:rsid w:val="00BE6EB3"/>
    <w:rsid w:val="00BE7961"/>
    <w:rsid w:val="00BF04D4"/>
    <w:rsid w:val="00BF307B"/>
    <w:rsid w:val="00BF3A4A"/>
    <w:rsid w:val="00BF42AD"/>
    <w:rsid w:val="00BF5771"/>
    <w:rsid w:val="00BF7E2D"/>
    <w:rsid w:val="00C0026E"/>
    <w:rsid w:val="00C01089"/>
    <w:rsid w:val="00C026B8"/>
    <w:rsid w:val="00C02AF2"/>
    <w:rsid w:val="00C03480"/>
    <w:rsid w:val="00C03750"/>
    <w:rsid w:val="00C04089"/>
    <w:rsid w:val="00C04548"/>
    <w:rsid w:val="00C0455E"/>
    <w:rsid w:val="00C04D58"/>
    <w:rsid w:val="00C07A5A"/>
    <w:rsid w:val="00C10077"/>
    <w:rsid w:val="00C10DBA"/>
    <w:rsid w:val="00C10EB2"/>
    <w:rsid w:val="00C12EDA"/>
    <w:rsid w:val="00C1324C"/>
    <w:rsid w:val="00C136F1"/>
    <w:rsid w:val="00C14350"/>
    <w:rsid w:val="00C14A7B"/>
    <w:rsid w:val="00C15644"/>
    <w:rsid w:val="00C2201A"/>
    <w:rsid w:val="00C22A6C"/>
    <w:rsid w:val="00C23E30"/>
    <w:rsid w:val="00C255B9"/>
    <w:rsid w:val="00C259F2"/>
    <w:rsid w:val="00C25AAC"/>
    <w:rsid w:val="00C27296"/>
    <w:rsid w:val="00C301BE"/>
    <w:rsid w:val="00C30536"/>
    <w:rsid w:val="00C306FD"/>
    <w:rsid w:val="00C31285"/>
    <w:rsid w:val="00C31D7E"/>
    <w:rsid w:val="00C32B44"/>
    <w:rsid w:val="00C3301B"/>
    <w:rsid w:val="00C33DF1"/>
    <w:rsid w:val="00C3410C"/>
    <w:rsid w:val="00C36012"/>
    <w:rsid w:val="00C36F50"/>
    <w:rsid w:val="00C37AE5"/>
    <w:rsid w:val="00C40409"/>
    <w:rsid w:val="00C40459"/>
    <w:rsid w:val="00C417AF"/>
    <w:rsid w:val="00C41A49"/>
    <w:rsid w:val="00C420DA"/>
    <w:rsid w:val="00C423E2"/>
    <w:rsid w:val="00C43753"/>
    <w:rsid w:val="00C44A14"/>
    <w:rsid w:val="00C4553F"/>
    <w:rsid w:val="00C4616B"/>
    <w:rsid w:val="00C46BBD"/>
    <w:rsid w:val="00C46D1C"/>
    <w:rsid w:val="00C46D25"/>
    <w:rsid w:val="00C51954"/>
    <w:rsid w:val="00C5234F"/>
    <w:rsid w:val="00C52906"/>
    <w:rsid w:val="00C5291D"/>
    <w:rsid w:val="00C538C7"/>
    <w:rsid w:val="00C53CB0"/>
    <w:rsid w:val="00C542C6"/>
    <w:rsid w:val="00C5507A"/>
    <w:rsid w:val="00C57479"/>
    <w:rsid w:val="00C57E46"/>
    <w:rsid w:val="00C60A27"/>
    <w:rsid w:val="00C61DFC"/>
    <w:rsid w:val="00C63002"/>
    <w:rsid w:val="00C638B1"/>
    <w:rsid w:val="00C63C2E"/>
    <w:rsid w:val="00C64B7C"/>
    <w:rsid w:val="00C65876"/>
    <w:rsid w:val="00C66EEA"/>
    <w:rsid w:val="00C67161"/>
    <w:rsid w:val="00C72A6F"/>
    <w:rsid w:val="00C73626"/>
    <w:rsid w:val="00C738CF"/>
    <w:rsid w:val="00C739A0"/>
    <w:rsid w:val="00C73FE7"/>
    <w:rsid w:val="00C76CEB"/>
    <w:rsid w:val="00C76D70"/>
    <w:rsid w:val="00C7716A"/>
    <w:rsid w:val="00C808FE"/>
    <w:rsid w:val="00C8280B"/>
    <w:rsid w:val="00C82B11"/>
    <w:rsid w:val="00C851DF"/>
    <w:rsid w:val="00C85658"/>
    <w:rsid w:val="00C85C96"/>
    <w:rsid w:val="00C8732E"/>
    <w:rsid w:val="00C90127"/>
    <w:rsid w:val="00C91D15"/>
    <w:rsid w:val="00C91F8C"/>
    <w:rsid w:val="00C91FD3"/>
    <w:rsid w:val="00C9250F"/>
    <w:rsid w:val="00C93EA8"/>
    <w:rsid w:val="00C94CEE"/>
    <w:rsid w:val="00C951F4"/>
    <w:rsid w:val="00C95256"/>
    <w:rsid w:val="00C9568E"/>
    <w:rsid w:val="00C978F7"/>
    <w:rsid w:val="00CA275A"/>
    <w:rsid w:val="00CA3172"/>
    <w:rsid w:val="00CA56AD"/>
    <w:rsid w:val="00CA597E"/>
    <w:rsid w:val="00CA6E42"/>
    <w:rsid w:val="00CA7FAA"/>
    <w:rsid w:val="00CB0199"/>
    <w:rsid w:val="00CB30A5"/>
    <w:rsid w:val="00CB3BE5"/>
    <w:rsid w:val="00CB5FE4"/>
    <w:rsid w:val="00CB622D"/>
    <w:rsid w:val="00CB6A1D"/>
    <w:rsid w:val="00CB6B79"/>
    <w:rsid w:val="00CB6F55"/>
    <w:rsid w:val="00CB7212"/>
    <w:rsid w:val="00CB7A3B"/>
    <w:rsid w:val="00CC14D5"/>
    <w:rsid w:val="00CC1F41"/>
    <w:rsid w:val="00CC30E6"/>
    <w:rsid w:val="00CC4122"/>
    <w:rsid w:val="00CC41DA"/>
    <w:rsid w:val="00CC43C0"/>
    <w:rsid w:val="00CC482A"/>
    <w:rsid w:val="00CC4A2A"/>
    <w:rsid w:val="00CC53F1"/>
    <w:rsid w:val="00CC57C9"/>
    <w:rsid w:val="00CC5892"/>
    <w:rsid w:val="00CC6715"/>
    <w:rsid w:val="00CC70D6"/>
    <w:rsid w:val="00CC7B46"/>
    <w:rsid w:val="00CD11C6"/>
    <w:rsid w:val="00CD2612"/>
    <w:rsid w:val="00CD2B33"/>
    <w:rsid w:val="00CD2F0D"/>
    <w:rsid w:val="00CD3F98"/>
    <w:rsid w:val="00CE0D39"/>
    <w:rsid w:val="00CE11F9"/>
    <w:rsid w:val="00CE14F0"/>
    <w:rsid w:val="00CE40AD"/>
    <w:rsid w:val="00CE41DE"/>
    <w:rsid w:val="00CE4266"/>
    <w:rsid w:val="00CE4700"/>
    <w:rsid w:val="00CE499F"/>
    <w:rsid w:val="00CE4DD6"/>
    <w:rsid w:val="00CE66AC"/>
    <w:rsid w:val="00CF03F5"/>
    <w:rsid w:val="00CF05E0"/>
    <w:rsid w:val="00CF0953"/>
    <w:rsid w:val="00CF3036"/>
    <w:rsid w:val="00CF4126"/>
    <w:rsid w:val="00CF56B4"/>
    <w:rsid w:val="00CF59D0"/>
    <w:rsid w:val="00CF6213"/>
    <w:rsid w:val="00CF655A"/>
    <w:rsid w:val="00CF6604"/>
    <w:rsid w:val="00CF7138"/>
    <w:rsid w:val="00D001F8"/>
    <w:rsid w:val="00D0030F"/>
    <w:rsid w:val="00D00CBD"/>
    <w:rsid w:val="00D01B01"/>
    <w:rsid w:val="00D0276F"/>
    <w:rsid w:val="00D032E1"/>
    <w:rsid w:val="00D035EB"/>
    <w:rsid w:val="00D04072"/>
    <w:rsid w:val="00D041B7"/>
    <w:rsid w:val="00D044D0"/>
    <w:rsid w:val="00D05935"/>
    <w:rsid w:val="00D05AA8"/>
    <w:rsid w:val="00D05FD8"/>
    <w:rsid w:val="00D06885"/>
    <w:rsid w:val="00D06E74"/>
    <w:rsid w:val="00D07064"/>
    <w:rsid w:val="00D1031D"/>
    <w:rsid w:val="00D11627"/>
    <w:rsid w:val="00D11634"/>
    <w:rsid w:val="00D11F27"/>
    <w:rsid w:val="00D126A0"/>
    <w:rsid w:val="00D151A0"/>
    <w:rsid w:val="00D154B0"/>
    <w:rsid w:val="00D15AD2"/>
    <w:rsid w:val="00D1679E"/>
    <w:rsid w:val="00D16B9A"/>
    <w:rsid w:val="00D175BF"/>
    <w:rsid w:val="00D21907"/>
    <w:rsid w:val="00D21995"/>
    <w:rsid w:val="00D22DF5"/>
    <w:rsid w:val="00D23292"/>
    <w:rsid w:val="00D237D1"/>
    <w:rsid w:val="00D24E52"/>
    <w:rsid w:val="00D25D00"/>
    <w:rsid w:val="00D26D4A"/>
    <w:rsid w:val="00D27261"/>
    <w:rsid w:val="00D3094D"/>
    <w:rsid w:val="00D34112"/>
    <w:rsid w:val="00D34244"/>
    <w:rsid w:val="00D34544"/>
    <w:rsid w:val="00D346CE"/>
    <w:rsid w:val="00D35556"/>
    <w:rsid w:val="00D36491"/>
    <w:rsid w:val="00D371D3"/>
    <w:rsid w:val="00D4015C"/>
    <w:rsid w:val="00D424D1"/>
    <w:rsid w:val="00D43D39"/>
    <w:rsid w:val="00D457CF"/>
    <w:rsid w:val="00D466A8"/>
    <w:rsid w:val="00D47E7F"/>
    <w:rsid w:val="00D50E72"/>
    <w:rsid w:val="00D510CB"/>
    <w:rsid w:val="00D523A6"/>
    <w:rsid w:val="00D52505"/>
    <w:rsid w:val="00D5363F"/>
    <w:rsid w:val="00D5378F"/>
    <w:rsid w:val="00D54C27"/>
    <w:rsid w:val="00D55086"/>
    <w:rsid w:val="00D624CE"/>
    <w:rsid w:val="00D62E82"/>
    <w:rsid w:val="00D632AC"/>
    <w:rsid w:val="00D63A68"/>
    <w:rsid w:val="00D63BF1"/>
    <w:rsid w:val="00D64277"/>
    <w:rsid w:val="00D652B2"/>
    <w:rsid w:val="00D658D5"/>
    <w:rsid w:val="00D66564"/>
    <w:rsid w:val="00D66A65"/>
    <w:rsid w:val="00D71AC2"/>
    <w:rsid w:val="00D72304"/>
    <w:rsid w:val="00D726AA"/>
    <w:rsid w:val="00D74530"/>
    <w:rsid w:val="00D74D59"/>
    <w:rsid w:val="00D75145"/>
    <w:rsid w:val="00D75C1D"/>
    <w:rsid w:val="00D764E1"/>
    <w:rsid w:val="00D7736F"/>
    <w:rsid w:val="00D8030E"/>
    <w:rsid w:val="00D81142"/>
    <w:rsid w:val="00D830C6"/>
    <w:rsid w:val="00D8489D"/>
    <w:rsid w:val="00D84A2B"/>
    <w:rsid w:val="00D869BD"/>
    <w:rsid w:val="00D86B59"/>
    <w:rsid w:val="00D86DAF"/>
    <w:rsid w:val="00D90664"/>
    <w:rsid w:val="00D9122E"/>
    <w:rsid w:val="00D91BF2"/>
    <w:rsid w:val="00D922BE"/>
    <w:rsid w:val="00D92753"/>
    <w:rsid w:val="00D938BD"/>
    <w:rsid w:val="00D94D1F"/>
    <w:rsid w:val="00D950DC"/>
    <w:rsid w:val="00D9560E"/>
    <w:rsid w:val="00D96A04"/>
    <w:rsid w:val="00D97294"/>
    <w:rsid w:val="00D979F4"/>
    <w:rsid w:val="00DA01A9"/>
    <w:rsid w:val="00DA1BE6"/>
    <w:rsid w:val="00DA25AF"/>
    <w:rsid w:val="00DA2FB3"/>
    <w:rsid w:val="00DA3321"/>
    <w:rsid w:val="00DA396E"/>
    <w:rsid w:val="00DA4FF7"/>
    <w:rsid w:val="00DA50AC"/>
    <w:rsid w:val="00DA5750"/>
    <w:rsid w:val="00DA67F9"/>
    <w:rsid w:val="00DA69AD"/>
    <w:rsid w:val="00DA6B9E"/>
    <w:rsid w:val="00DA70D7"/>
    <w:rsid w:val="00DB00B2"/>
    <w:rsid w:val="00DB0B30"/>
    <w:rsid w:val="00DB0E49"/>
    <w:rsid w:val="00DB11A3"/>
    <w:rsid w:val="00DB2490"/>
    <w:rsid w:val="00DB2F96"/>
    <w:rsid w:val="00DB3A44"/>
    <w:rsid w:val="00DB4201"/>
    <w:rsid w:val="00DB5A97"/>
    <w:rsid w:val="00DB5E7A"/>
    <w:rsid w:val="00DB61FE"/>
    <w:rsid w:val="00DB65DD"/>
    <w:rsid w:val="00DC02A3"/>
    <w:rsid w:val="00DC3AEC"/>
    <w:rsid w:val="00DC557D"/>
    <w:rsid w:val="00DC561A"/>
    <w:rsid w:val="00DC6799"/>
    <w:rsid w:val="00DC6A94"/>
    <w:rsid w:val="00DD0288"/>
    <w:rsid w:val="00DD0786"/>
    <w:rsid w:val="00DD0A3C"/>
    <w:rsid w:val="00DD156C"/>
    <w:rsid w:val="00DD198F"/>
    <w:rsid w:val="00DD1FD8"/>
    <w:rsid w:val="00DD32A3"/>
    <w:rsid w:val="00DD3C50"/>
    <w:rsid w:val="00DD4A3D"/>
    <w:rsid w:val="00DD4CEF"/>
    <w:rsid w:val="00DD5130"/>
    <w:rsid w:val="00DD7B6B"/>
    <w:rsid w:val="00DD7FA5"/>
    <w:rsid w:val="00DE0498"/>
    <w:rsid w:val="00DE2944"/>
    <w:rsid w:val="00DE350C"/>
    <w:rsid w:val="00DE5C1E"/>
    <w:rsid w:val="00DE75B3"/>
    <w:rsid w:val="00DE7B64"/>
    <w:rsid w:val="00DF2544"/>
    <w:rsid w:val="00DF2C40"/>
    <w:rsid w:val="00DF3437"/>
    <w:rsid w:val="00DF351E"/>
    <w:rsid w:val="00DF3C49"/>
    <w:rsid w:val="00DF4A51"/>
    <w:rsid w:val="00DF6A4D"/>
    <w:rsid w:val="00DF7FD3"/>
    <w:rsid w:val="00E00554"/>
    <w:rsid w:val="00E01161"/>
    <w:rsid w:val="00E01A2F"/>
    <w:rsid w:val="00E02190"/>
    <w:rsid w:val="00E0421D"/>
    <w:rsid w:val="00E120A0"/>
    <w:rsid w:val="00E120F2"/>
    <w:rsid w:val="00E12565"/>
    <w:rsid w:val="00E135DB"/>
    <w:rsid w:val="00E14A5E"/>
    <w:rsid w:val="00E1763C"/>
    <w:rsid w:val="00E200B1"/>
    <w:rsid w:val="00E21590"/>
    <w:rsid w:val="00E27006"/>
    <w:rsid w:val="00E27408"/>
    <w:rsid w:val="00E27642"/>
    <w:rsid w:val="00E27791"/>
    <w:rsid w:val="00E27F20"/>
    <w:rsid w:val="00E30A52"/>
    <w:rsid w:val="00E315FF"/>
    <w:rsid w:val="00E31D15"/>
    <w:rsid w:val="00E323B2"/>
    <w:rsid w:val="00E346C1"/>
    <w:rsid w:val="00E365F4"/>
    <w:rsid w:val="00E3785B"/>
    <w:rsid w:val="00E40C2F"/>
    <w:rsid w:val="00E4235D"/>
    <w:rsid w:val="00E42F69"/>
    <w:rsid w:val="00E4646F"/>
    <w:rsid w:val="00E478D0"/>
    <w:rsid w:val="00E5154B"/>
    <w:rsid w:val="00E51AF6"/>
    <w:rsid w:val="00E52BE8"/>
    <w:rsid w:val="00E52FDF"/>
    <w:rsid w:val="00E547F4"/>
    <w:rsid w:val="00E54CA0"/>
    <w:rsid w:val="00E55611"/>
    <w:rsid w:val="00E55CC0"/>
    <w:rsid w:val="00E56DAF"/>
    <w:rsid w:val="00E603F1"/>
    <w:rsid w:val="00E61782"/>
    <w:rsid w:val="00E61876"/>
    <w:rsid w:val="00E61E81"/>
    <w:rsid w:val="00E626EE"/>
    <w:rsid w:val="00E62A25"/>
    <w:rsid w:val="00E63A40"/>
    <w:rsid w:val="00E63B8B"/>
    <w:rsid w:val="00E63C17"/>
    <w:rsid w:val="00E656EE"/>
    <w:rsid w:val="00E65F87"/>
    <w:rsid w:val="00E66E5F"/>
    <w:rsid w:val="00E670F5"/>
    <w:rsid w:val="00E6718C"/>
    <w:rsid w:val="00E672B4"/>
    <w:rsid w:val="00E678D9"/>
    <w:rsid w:val="00E67D39"/>
    <w:rsid w:val="00E7056C"/>
    <w:rsid w:val="00E72015"/>
    <w:rsid w:val="00E7203C"/>
    <w:rsid w:val="00E73B32"/>
    <w:rsid w:val="00E7441A"/>
    <w:rsid w:val="00E7476D"/>
    <w:rsid w:val="00E74DA4"/>
    <w:rsid w:val="00E75319"/>
    <w:rsid w:val="00E7674C"/>
    <w:rsid w:val="00E76940"/>
    <w:rsid w:val="00E77229"/>
    <w:rsid w:val="00E77317"/>
    <w:rsid w:val="00E7750B"/>
    <w:rsid w:val="00E80A75"/>
    <w:rsid w:val="00E80F6C"/>
    <w:rsid w:val="00E81E57"/>
    <w:rsid w:val="00E842B1"/>
    <w:rsid w:val="00E85AAF"/>
    <w:rsid w:val="00E86E18"/>
    <w:rsid w:val="00E95041"/>
    <w:rsid w:val="00E95351"/>
    <w:rsid w:val="00E95674"/>
    <w:rsid w:val="00E96AD4"/>
    <w:rsid w:val="00EA0D80"/>
    <w:rsid w:val="00EA32D3"/>
    <w:rsid w:val="00EA3C58"/>
    <w:rsid w:val="00EA47B2"/>
    <w:rsid w:val="00EA4F3C"/>
    <w:rsid w:val="00EA5D0A"/>
    <w:rsid w:val="00EA69DB"/>
    <w:rsid w:val="00EA6FDF"/>
    <w:rsid w:val="00EB1BAC"/>
    <w:rsid w:val="00EB2B70"/>
    <w:rsid w:val="00EB3ADB"/>
    <w:rsid w:val="00EB5E78"/>
    <w:rsid w:val="00EB6372"/>
    <w:rsid w:val="00EB660D"/>
    <w:rsid w:val="00EB6849"/>
    <w:rsid w:val="00EB68F5"/>
    <w:rsid w:val="00EB7BE6"/>
    <w:rsid w:val="00EC12EB"/>
    <w:rsid w:val="00EC20FB"/>
    <w:rsid w:val="00EC2594"/>
    <w:rsid w:val="00EC28CC"/>
    <w:rsid w:val="00EC7356"/>
    <w:rsid w:val="00ED05A8"/>
    <w:rsid w:val="00ED1F55"/>
    <w:rsid w:val="00ED2765"/>
    <w:rsid w:val="00ED6186"/>
    <w:rsid w:val="00ED6440"/>
    <w:rsid w:val="00ED6F3D"/>
    <w:rsid w:val="00ED7689"/>
    <w:rsid w:val="00EE39AD"/>
    <w:rsid w:val="00EE40D7"/>
    <w:rsid w:val="00EE4984"/>
    <w:rsid w:val="00EE4D9B"/>
    <w:rsid w:val="00EE6665"/>
    <w:rsid w:val="00EE6B80"/>
    <w:rsid w:val="00EE7247"/>
    <w:rsid w:val="00EF0319"/>
    <w:rsid w:val="00EF1600"/>
    <w:rsid w:val="00EF1B5C"/>
    <w:rsid w:val="00EF2453"/>
    <w:rsid w:val="00EF2588"/>
    <w:rsid w:val="00EF2D38"/>
    <w:rsid w:val="00EF2F21"/>
    <w:rsid w:val="00EF3501"/>
    <w:rsid w:val="00EF468B"/>
    <w:rsid w:val="00EF4947"/>
    <w:rsid w:val="00EF50DB"/>
    <w:rsid w:val="00EF520B"/>
    <w:rsid w:val="00EF5E1C"/>
    <w:rsid w:val="00EF6D74"/>
    <w:rsid w:val="00EF7613"/>
    <w:rsid w:val="00EF768F"/>
    <w:rsid w:val="00EF7A99"/>
    <w:rsid w:val="00EF7F85"/>
    <w:rsid w:val="00F00802"/>
    <w:rsid w:val="00F015DD"/>
    <w:rsid w:val="00F01B55"/>
    <w:rsid w:val="00F020C2"/>
    <w:rsid w:val="00F031C7"/>
    <w:rsid w:val="00F0345C"/>
    <w:rsid w:val="00F0353C"/>
    <w:rsid w:val="00F0453A"/>
    <w:rsid w:val="00F04F9C"/>
    <w:rsid w:val="00F05703"/>
    <w:rsid w:val="00F06CB7"/>
    <w:rsid w:val="00F06FE8"/>
    <w:rsid w:val="00F07663"/>
    <w:rsid w:val="00F10D6B"/>
    <w:rsid w:val="00F11D17"/>
    <w:rsid w:val="00F12591"/>
    <w:rsid w:val="00F125F1"/>
    <w:rsid w:val="00F12857"/>
    <w:rsid w:val="00F12AD5"/>
    <w:rsid w:val="00F14532"/>
    <w:rsid w:val="00F1496B"/>
    <w:rsid w:val="00F149EE"/>
    <w:rsid w:val="00F14BCB"/>
    <w:rsid w:val="00F154DB"/>
    <w:rsid w:val="00F16A93"/>
    <w:rsid w:val="00F16D1A"/>
    <w:rsid w:val="00F178C6"/>
    <w:rsid w:val="00F22B28"/>
    <w:rsid w:val="00F22E68"/>
    <w:rsid w:val="00F2341D"/>
    <w:rsid w:val="00F23909"/>
    <w:rsid w:val="00F23F4A"/>
    <w:rsid w:val="00F243AB"/>
    <w:rsid w:val="00F247BA"/>
    <w:rsid w:val="00F25A6F"/>
    <w:rsid w:val="00F264FE"/>
    <w:rsid w:val="00F26D82"/>
    <w:rsid w:val="00F278BC"/>
    <w:rsid w:val="00F27D60"/>
    <w:rsid w:val="00F31EE4"/>
    <w:rsid w:val="00F323B1"/>
    <w:rsid w:val="00F33446"/>
    <w:rsid w:val="00F334CB"/>
    <w:rsid w:val="00F33B32"/>
    <w:rsid w:val="00F341E2"/>
    <w:rsid w:val="00F34DD0"/>
    <w:rsid w:val="00F365C5"/>
    <w:rsid w:val="00F37B19"/>
    <w:rsid w:val="00F37D55"/>
    <w:rsid w:val="00F40029"/>
    <w:rsid w:val="00F405D6"/>
    <w:rsid w:val="00F40BE2"/>
    <w:rsid w:val="00F41997"/>
    <w:rsid w:val="00F43FD5"/>
    <w:rsid w:val="00F451BF"/>
    <w:rsid w:val="00F4564D"/>
    <w:rsid w:val="00F4598B"/>
    <w:rsid w:val="00F463BD"/>
    <w:rsid w:val="00F46BC3"/>
    <w:rsid w:val="00F47277"/>
    <w:rsid w:val="00F47377"/>
    <w:rsid w:val="00F4797D"/>
    <w:rsid w:val="00F50A60"/>
    <w:rsid w:val="00F51487"/>
    <w:rsid w:val="00F516FF"/>
    <w:rsid w:val="00F51B4D"/>
    <w:rsid w:val="00F52EC1"/>
    <w:rsid w:val="00F53829"/>
    <w:rsid w:val="00F538ED"/>
    <w:rsid w:val="00F54901"/>
    <w:rsid w:val="00F54F0F"/>
    <w:rsid w:val="00F57889"/>
    <w:rsid w:val="00F57CF3"/>
    <w:rsid w:val="00F6027F"/>
    <w:rsid w:val="00F6155A"/>
    <w:rsid w:val="00F644AD"/>
    <w:rsid w:val="00F65724"/>
    <w:rsid w:val="00F65E51"/>
    <w:rsid w:val="00F67180"/>
    <w:rsid w:val="00F67682"/>
    <w:rsid w:val="00F70C13"/>
    <w:rsid w:val="00F7118C"/>
    <w:rsid w:val="00F718C9"/>
    <w:rsid w:val="00F72F14"/>
    <w:rsid w:val="00F73625"/>
    <w:rsid w:val="00F7417A"/>
    <w:rsid w:val="00F7430C"/>
    <w:rsid w:val="00F74BA6"/>
    <w:rsid w:val="00F74EAA"/>
    <w:rsid w:val="00F7543D"/>
    <w:rsid w:val="00F7653B"/>
    <w:rsid w:val="00F81D1A"/>
    <w:rsid w:val="00F8219C"/>
    <w:rsid w:val="00F822D1"/>
    <w:rsid w:val="00F82C59"/>
    <w:rsid w:val="00F85176"/>
    <w:rsid w:val="00F857BE"/>
    <w:rsid w:val="00F86A63"/>
    <w:rsid w:val="00F8729A"/>
    <w:rsid w:val="00F87CAC"/>
    <w:rsid w:val="00F87E76"/>
    <w:rsid w:val="00F91349"/>
    <w:rsid w:val="00F91CD0"/>
    <w:rsid w:val="00F91F6A"/>
    <w:rsid w:val="00F922D6"/>
    <w:rsid w:val="00F92BBB"/>
    <w:rsid w:val="00F92CF1"/>
    <w:rsid w:val="00F9349C"/>
    <w:rsid w:val="00F94456"/>
    <w:rsid w:val="00F94C90"/>
    <w:rsid w:val="00F94CE9"/>
    <w:rsid w:val="00F9545D"/>
    <w:rsid w:val="00F968FC"/>
    <w:rsid w:val="00FA0E34"/>
    <w:rsid w:val="00FA1CA9"/>
    <w:rsid w:val="00FA21D4"/>
    <w:rsid w:val="00FA22B8"/>
    <w:rsid w:val="00FA346E"/>
    <w:rsid w:val="00FA442F"/>
    <w:rsid w:val="00FA5186"/>
    <w:rsid w:val="00FA5B99"/>
    <w:rsid w:val="00FA5BCD"/>
    <w:rsid w:val="00FA5DE1"/>
    <w:rsid w:val="00FA6712"/>
    <w:rsid w:val="00FA7282"/>
    <w:rsid w:val="00FA7375"/>
    <w:rsid w:val="00FA7C84"/>
    <w:rsid w:val="00FB0374"/>
    <w:rsid w:val="00FB03A6"/>
    <w:rsid w:val="00FB19C0"/>
    <w:rsid w:val="00FB2345"/>
    <w:rsid w:val="00FB36BB"/>
    <w:rsid w:val="00FB3E6D"/>
    <w:rsid w:val="00FB4A16"/>
    <w:rsid w:val="00FB7375"/>
    <w:rsid w:val="00FB7DE4"/>
    <w:rsid w:val="00FC03E7"/>
    <w:rsid w:val="00FC1414"/>
    <w:rsid w:val="00FC20E4"/>
    <w:rsid w:val="00FC256B"/>
    <w:rsid w:val="00FC351B"/>
    <w:rsid w:val="00FC3829"/>
    <w:rsid w:val="00FC79C5"/>
    <w:rsid w:val="00FC7F2D"/>
    <w:rsid w:val="00FD0444"/>
    <w:rsid w:val="00FD063F"/>
    <w:rsid w:val="00FD1627"/>
    <w:rsid w:val="00FD278D"/>
    <w:rsid w:val="00FD3A14"/>
    <w:rsid w:val="00FD3CDB"/>
    <w:rsid w:val="00FD400E"/>
    <w:rsid w:val="00FD4119"/>
    <w:rsid w:val="00FD5995"/>
    <w:rsid w:val="00FD5A90"/>
    <w:rsid w:val="00FE12B4"/>
    <w:rsid w:val="00FE15AF"/>
    <w:rsid w:val="00FE1671"/>
    <w:rsid w:val="00FE1FE0"/>
    <w:rsid w:val="00FE2341"/>
    <w:rsid w:val="00FE564E"/>
    <w:rsid w:val="00FE6712"/>
    <w:rsid w:val="00FE68EF"/>
    <w:rsid w:val="00FE6EF5"/>
    <w:rsid w:val="00FF1386"/>
    <w:rsid w:val="00FF1740"/>
    <w:rsid w:val="00FF25FF"/>
    <w:rsid w:val="00FF2631"/>
    <w:rsid w:val="00FF2D68"/>
    <w:rsid w:val="00FF6C70"/>
    <w:rsid w:val="00FF6F69"/>
    <w:rsid w:val="00FF7F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9E2E35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ANAK List Paragraph,Anak subbab,Body of text,List Paragraph1"/>
    <w:basedOn w:val="Normal"/>
    <w:link w:val="ListParagraphChar"/>
    <w:uiPriority w:val="34"/>
    <w:qFormat/>
    <w:rsid w:val="00C73FE7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FD3A14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D3A14"/>
    <w:rPr>
      <w:sz w:val="20"/>
      <w:szCs w:val="20"/>
      <w:lang w:val="id-ID"/>
    </w:rPr>
  </w:style>
  <w:style w:type="character" w:styleId="FootnoteReference">
    <w:name w:val="footnote reference"/>
    <w:basedOn w:val="DefaultParagraphFont"/>
    <w:uiPriority w:val="99"/>
    <w:semiHidden/>
    <w:unhideWhenUsed/>
    <w:rsid w:val="00FD3A14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AC13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C1393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AC13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C1393"/>
    <w:rPr>
      <w:lang w:val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77D2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7D27"/>
    <w:rPr>
      <w:rFonts w:ascii="Tahoma" w:hAnsi="Tahoma" w:cs="Tahoma"/>
      <w:sz w:val="16"/>
      <w:szCs w:val="16"/>
      <w:lang w:val="id-ID"/>
    </w:rPr>
  </w:style>
  <w:style w:type="table" w:styleId="TableGrid">
    <w:name w:val="Table Grid"/>
    <w:basedOn w:val="TableNormal"/>
    <w:uiPriority w:val="59"/>
    <w:rsid w:val="001D103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E4646F"/>
    <w:rPr>
      <w:color w:val="808080"/>
    </w:rPr>
  </w:style>
  <w:style w:type="character" w:customStyle="1" w:styleId="ListParagraphChar">
    <w:name w:val="List Paragraph Char"/>
    <w:aliases w:val="ANAK List Paragraph Char,Anak subbab Char,Body of text Char,List Paragraph1 Char"/>
    <w:link w:val="ListParagraph"/>
    <w:uiPriority w:val="34"/>
    <w:qFormat/>
    <w:rsid w:val="009D13B0"/>
    <w:rPr>
      <w:lang w:val="id-ID"/>
    </w:rPr>
  </w:style>
  <w:style w:type="character" w:customStyle="1" w:styleId="Heading1Char">
    <w:name w:val="Heading 1 Char"/>
    <w:basedOn w:val="DefaultParagraphFont"/>
    <w:link w:val="Heading1"/>
    <w:uiPriority w:val="9"/>
    <w:rsid w:val="009E2E35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id-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9E2E35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ANAK List Paragraph,Anak subbab,Body of text,List Paragraph1"/>
    <w:basedOn w:val="Normal"/>
    <w:link w:val="ListParagraphChar"/>
    <w:uiPriority w:val="34"/>
    <w:qFormat/>
    <w:rsid w:val="00C73FE7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FD3A14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D3A14"/>
    <w:rPr>
      <w:sz w:val="20"/>
      <w:szCs w:val="20"/>
      <w:lang w:val="id-ID"/>
    </w:rPr>
  </w:style>
  <w:style w:type="character" w:styleId="FootnoteReference">
    <w:name w:val="footnote reference"/>
    <w:basedOn w:val="DefaultParagraphFont"/>
    <w:uiPriority w:val="99"/>
    <w:semiHidden/>
    <w:unhideWhenUsed/>
    <w:rsid w:val="00FD3A14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AC13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C1393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AC13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C1393"/>
    <w:rPr>
      <w:lang w:val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77D2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7D27"/>
    <w:rPr>
      <w:rFonts w:ascii="Tahoma" w:hAnsi="Tahoma" w:cs="Tahoma"/>
      <w:sz w:val="16"/>
      <w:szCs w:val="16"/>
      <w:lang w:val="id-ID"/>
    </w:rPr>
  </w:style>
  <w:style w:type="table" w:styleId="TableGrid">
    <w:name w:val="Table Grid"/>
    <w:basedOn w:val="TableNormal"/>
    <w:uiPriority w:val="59"/>
    <w:rsid w:val="001D103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E4646F"/>
    <w:rPr>
      <w:color w:val="808080"/>
    </w:rPr>
  </w:style>
  <w:style w:type="character" w:customStyle="1" w:styleId="ListParagraphChar">
    <w:name w:val="List Paragraph Char"/>
    <w:aliases w:val="ANAK List Paragraph Char,Anak subbab Char,Body of text Char,List Paragraph1 Char"/>
    <w:link w:val="ListParagraph"/>
    <w:uiPriority w:val="34"/>
    <w:qFormat/>
    <w:rsid w:val="009D13B0"/>
    <w:rPr>
      <w:lang w:val="id-ID"/>
    </w:rPr>
  </w:style>
  <w:style w:type="character" w:customStyle="1" w:styleId="Heading1Char">
    <w:name w:val="Heading 1 Char"/>
    <w:basedOn w:val="DefaultParagraphFont"/>
    <w:link w:val="Heading1"/>
    <w:uiPriority w:val="9"/>
    <w:rsid w:val="009E2E35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93763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15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091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391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B08988A-5409-42BB-8E1A-6C2D07C8DB8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1</TotalTime>
  <Pages>3</Pages>
  <Words>610</Words>
  <Characters>3483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8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suncom</cp:lastModifiedBy>
  <cp:revision>15</cp:revision>
  <cp:lastPrinted>2021-09-18T05:35:00Z</cp:lastPrinted>
  <dcterms:created xsi:type="dcterms:W3CDTF">2021-08-29T19:12:00Z</dcterms:created>
  <dcterms:modified xsi:type="dcterms:W3CDTF">2021-09-23T04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237dcc5a-e5a8-3e22-81f2-07a02a657744</vt:lpwstr>
  </property>
  <property fmtid="{D5CDD505-2E9C-101B-9397-08002B2CF9AE}" pid="4" name="Mendeley Citation Style_1">
    <vt:lpwstr>http://www.zotero.org/styles/american-political-science-association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chicago-note-bibliography</vt:lpwstr>
  </property>
  <property fmtid="{D5CDD505-2E9C-101B-9397-08002B2CF9AE}" pid="14" name="Mendeley Recent Style Name 4_1">
    <vt:lpwstr>Chicago Manual of Style 17th edition (no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turabian-fullnote-bibliography</vt:lpwstr>
  </property>
  <property fmtid="{D5CDD505-2E9C-101B-9397-08002B2CF9AE}" pid="24" name="Mendeley Recent Style Name 9_1">
    <vt:lpwstr>Turabian 8th edition (full note)</vt:lpwstr>
  </property>
</Properties>
</file>